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E7E5F2F" w14:textId="0A2B2CB6" w:rsidR="00CC2BEC" w:rsidRPr="00CC2BEC" w:rsidRDefault="00527A25" w:rsidP="00BE7547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ppendices</w:t>
      </w:r>
    </w:p>
    <w:p w14:paraId="511690E6" w14:textId="4D6E73E1" w:rsidR="001D3937" w:rsidRPr="00431EA7" w:rsidRDefault="001D3937" w:rsidP="00BE7547">
      <w:pPr>
        <w:spacing w:after="0" w:line="360" w:lineRule="auto"/>
        <w:rPr>
          <w:rFonts w:ascii="Times New Roman" w:hAnsi="Times New Roman" w:cs="Times New Roman"/>
          <w:sz w:val="18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43"/>
        <w:gridCol w:w="5883"/>
      </w:tblGrid>
      <w:tr w:rsidR="00CE1537" w:rsidRPr="002F3BA1" w14:paraId="6D99AE78" w14:textId="77777777" w:rsidTr="00CE1537">
        <w:trPr>
          <w:trHeight w:val="300"/>
        </w:trPr>
        <w:tc>
          <w:tcPr>
            <w:tcW w:w="902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A1FDFC" w14:textId="218BE8D4" w:rsidR="00CE1537" w:rsidRPr="00A14A49" w:rsidRDefault="00CE1537" w:rsidP="00F709DF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bookmarkStart w:id="0" w:name="RANGE!A1:B117"/>
            <w:r w:rsidRPr="00A14A49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Table </w:t>
            </w:r>
            <w:r w:rsidRPr="00112152">
              <w:rPr>
                <w:rFonts w:ascii="Times New Roman" w:hAnsi="Times New Roman" w:cs="Times New Roman"/>
                <w:b/>
                <w:sz w:val="20"/>
                <w:szCs w:val="20"/>
              </w:rPr>
              <w:t>A1</w:t>
            </w:r>
            <w:r w:rsidR="00454B86">
              <w:rPr>
                <w:rFonts w:ascii="Times New Roman" w:hAnsi="Times New Roman" w:cs="Times New Roman"/>
                <w:b/>
                <w:sz w:val="20"/>
                <w:szCs w:val="20"/>
              </w:rPr>
              <w:t>.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Pr="00A14A4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ood Standards Australia New Zealand (FSANZ) </w:t>
            </w:r>
            <w:r w:rsidR="008F5E37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USNUT 2007 </w:t>
            </w:r>
            <w:r w:rsidRPr="00A14A4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od Coding Syste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begin"/>
            </w:r>
            <w:r w:rsidR="00F709D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instrText xml:space="preserve"> ADDIN EN.CITE &lt;EndNote&gt;&lt;Cite&gt;&lt;Author&gt;Food Standards Australia New Zealand&lt;/Author&gt;&lt;Year&gt;2008&lt;/Year&gt;&lt;RecNum&gt;596&lt;/RecNum&gt;&lt;DisplayText&gt;&lt;style face="superscript"&gt;(1)&lt;/style&gt;&lt;/DisplayText&gt;&lt;record&gt;&lt;rec-number&gt;596&lt;/rec-number&gt;&lt;foreign-keys&gt;&lt;key app="EN" db-id="rte5epdzatte20erd06xrt2gtx5vpxeeppr0"&gt;596&lt;/key&gt;&lt;/foreign-keys&gt;&lt;ref-type name="Podcast"&gt;62&lt;/ref-type&gt;&lt;contributors&gt;&lt;authors&gt;&lt;author&gt;Food Standards Australia New Zealand, &lt;/author&gt;&lt;/authors&gt;&lt;/contributors&gt;&lt;titles&gt;&lt;title&gt;AUSNUT 2007- Australian Food, Supplement and Nutrient Database for Estimation of Population Nutrient Intakes&lt;/title&gt;&lt;/titles&gt;&lt;dates&gt;&lt;year&gt;2008&lt;/year&gt;&lt;/dates&gt;&lt;pub-location&gt;Canberra&lt;/pub-location&gt;&lt;publisher&gt;FSANZ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separate"/>
            </w:r>
            <w:r w:rsidR="00F709DF" w:rsidRPr="00F709D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vertAlign w:val="superscript"/>
              </w:rPr>
              <w:t>(</w:t>
            </w:r>
            <w:hyperlink w:anchor="_ENREF_1" w:tooltip="Food Standards Australia New Zealand, 2008 #596" w:history="1">
              <w:r w:rsidR="00F709DF" w:rsidRPr="00F709DF">
                <w:rPr>
                  <w:rFonts w:ascii="Times New Roman" w:hAnsi="Times New Roman" w:cs="Times New Roman"/>
                  <w:b/>
                  <w:bCs/>
                  <w:noProof/>
                  <w:sz w:val="20"/>
                  <w:szCs w:val="20"/>
                  <w:vertAlign w:val="superscript"/>
                </w:rPr>
                <w:t>1</w:t>
              </w:r>
            </w:hyperlink>
            <w:r w:rsidR="00F709DF" w:rsidRPr="00F709D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vertAlign w:val="superscript"/>
              </w:rPr>
              <w:t>)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fldChar w:fldCharType="end"/>
            </w:r>
            <w:r w:rsidRPr="00A14A4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bookmarkEnd w:id="0"/>
          </w:p>
        </w:tc>
      </w:tr>
      <w:tr w:rsidR="00CE1537" w:rsidRPr="002F3BA1" w14:paraId="13CE83AB" w14:textId="77777777" w:rsidTr="00CE1537">
        <w:trPr>
          <w:trHeight w:val="300"/>
        </w:trPr>
        <w:tc>
          <w:tcPr>
            <w:tcW w:w="314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BC73099" w14:textId="77777777" w:rsidR="00CE1537" w:rsidRPr="00A14A49" w:rsidRDefault="00CE1537" w:rsidP="00FD4EA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588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3A032E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1537" w:rsidRPr="002F3BA1" w14:paraId="223B87BB" w14:textId="77777777" w:rsidTr="00CE1537">
        <w:trPr>
          <w:trHeight w:val="300"/>
        </w:trPr>
        <w:tc>
          <w:tcPr>
            <w:tcW w:w="3143" w:type="dxa"/>
            <w:tcBorders>
              <w:top w:val="single" w:sz="4" w:space="0" w:color="auto"/>
              <w:right w:val="nil"/>
            </w:tcBorders>
            <w:noWrap/>
            <w:hideMark/>
          </w:tcPr>
          <w:p w14:paraId="749DFB3A" w14:textId="77777777" w:rsidR="00CE1537" w:rsidRPr="00A14A49" w:rsidRDefault="00CE1537" w:rsidP="00FD4EA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od Group</w:t>
            </w:r>
          </w:p>
        </w:tc>
        <w:tc>
          <w:tcPr>
            <w:tcW w:w="5883" w:type="dxa"/>
            <w:tcBorders>
              <w:top w:val="single" w:sz="4" w:space="0" w:color="auto"/>
              <w:left w:val="nil"/>
            </w:tcBorders>
            <w:noWrap/>
            <w:hideMark/>
          </w:tcPr>
          <w:p w14:paraId="6BBBE48B" w14:textId="77777777" w:rsidR="00CE1537" w:rsidRPr="00A14A49" w:rsidRDefault="00CE1537" w:rsidP="00FD4EA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SANZ Food Group Number and Name</w:t>
            </w:r>
          </w:p>
        </w:tc>
      </w:tr>
      <w:tr w:rsidR="00CE1537" w:rsidRPr="002F3BA1" w14:paraId="4FC8EFC5" w14:textId="77777777" w:rsidTr="00CE1537">
        <w:trPr>
          <w:trHeight w:val="315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0D2E5A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 xml:space="preserve">Infant &amp; toddler </w:t>
            </w:r>
            <w:proofErr w:type="spellStart"/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formulae</w:t>
            </w:r>
            <w:r w:rsidRPr="00A14A4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5C20866" w14:textId="77777777" w:rsidR="00CE1537" w:rsidRPr="00C041CD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041CD">
              <w:rPr>
                <w:rFonts w:ascii="Times New Roman" w:hAnsi="Times New Roman" w:cs="Times New Roman"/>
                <w:sz w:val="20"/>
                <w:szCs w:val="20"/>
              </w:rPr>
              <w:t>321 Infant Formulae And Human Breast Milk</w:t>
            </w:r>
          </w:p>
        </w:tc>
      </w:tr>
      <w:tr w:rsidR="00CE1537" w:rsidRPr="002F3BA1" w14:paraId="0272F0AD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AA333A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Breast milk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2026F42" w14:textId="28C8661F" w:rsidR="00CE1537" w:rsidRPr="00C041CD" w:rsidRDefault="00CE1537" w:rsidP="00C041C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041CD">
              <w:rPr>
                <w:rFonts w:ascii="Times New Roman" w:hAnsi="Times New Roman" w:cs="Times New Roman"/>
                <w:sz w:val="20"/>
                <w:szCs w:val="20"/>
              </w:rPr>
              <w:t xml:space="preserve">Separate categories were created for intakes of breast milk and infant/toddler formulae  </w:t>
            </w:r>
          </w:p>
        </w:tc>
      </w:tr>
      <w:tr w:rsidR="00CE1537" w:rsidRPr="002F3BA1" w14:paraId="68F087B2" w14:textId="77777777" w:rsidTr="00CE1537">
        <w:trPr>
          <w:trHeight w:val="315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E87CB1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 xml:space="preserve">Other infant &amp; toddler </w:t>
            </w:r>
            <w:proofErr w:type="spellStart"/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products</w:t>
            </w:r>
            <w:r w:rsidRPr="00A14A4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A869AE2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1537" w:rsidRPr="002F3BA1" w14:paraId="620CA8A4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E92AF52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infant &amp; toddler cereal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C5CE01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322 Infant Cereal Products</w:t>
            </w:r>
          </w:p>
        </w:tc>
      </w:tr>
      <w:tr w:rsidR="00CE1537" w:rsidRPr="002F3BA1" w14:paraId="13916A32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AAE8BD3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infant &amp; toddler food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536D4E0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323 Infant Foods</w:t>
            </w:r>
          </w:p>
        </w:tc>
      </w:tr>
      <w:tr w:rsidR="00CE1537" w:rsidRPr="002F3BA1" w14:paraId="38436217" w14:textId="77777777" w:rsidTr="00CE1537">
        <w:trPr>
          <w:trHeight w:val="315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CA3CB51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 xml:space="preserve">infant &amp; toddler </w:t>
            </w:r>
            <w:proofErr w:type="spellStart"/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drink</w:t>
            </w:r>
            <w:r w:rsidRPr="00A14A4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2BBC362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324 Infant Drinks</w:t>
            </w:r>
          </w:p>
        </w:tc>
      </w:tr>
      <w:tr w:rsidR="00CE1537" w:rsidRPr="002F3BA1" w14:paraId="24884A45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C16DDE2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Cereal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44ACC30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1537" w:rsidRPr="002F3BA1" w14:paraId="2340C6AE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B960412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flours, grain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526F98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21 Flours And Other Cereal Grains And Starches</w:t>
            </w:r>
          </w:p>
        </w:tc>
      </w:tr>
      <w:tr w:rsidR="00CE1537" w:rsidRPr="002F3BA1" w14:paraId="5FC6164F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712D1FD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regular breads, roll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80E830A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22 Regular Breads, And Bread Rolls (Plain/Unfilled/</w:t>
            </w:r>
            <w:proofErr w:type="spellStart"/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Untopped</w:t>
            </w:r>
            <w:proofErr w:type="spellEnd"/>
            <w:r w:rsidRPr="00A14A49">
              <w:rPr>
                <w:rFonts w:ascii="Times New Roman" w:hAnsi="Times New Roman" w:cs="Times New Roman"/>
                <w:sz w:val="20"/>
                <w:szCs w:val="20"/>
              </w:rPr>
              <w:t xml:space="preserve"> Varieties)</w:t>
            </w:r>
          </w:p>
        </w:tc>
      </w:tr>
      <w:tr w:rsidR="00CE1537" w:rsidRPr="002F3BA1" w14:paraId="3A2EAC5C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D52C252" w14:textId="7F215AE1" w:rsidR="00CE1537" w:rsidRPr="00A14A49" w:rsidRDefault="00CE1537" w:rsidP="008B2FE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English muffins</w:t>
            </w:r>
            <w:r w:rsidR="008B2FE1"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 xml:space="preserve"> flat, sweet, </w:t>
            </w:r>
            <w:r w:rsidR="008B2FE1">
              <w:rPr>
                <w:rFonts w:ascii="Times New Roman" w:hAnsi="Times New Roman" w:cs="Times New Roman"/>
                <w:sz w:val="20"/>
                <w:szCs w:val="20"/>
              </w:rPr>
              <w:t xml:space="preserve">or </w:t>
            </w: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savoury bread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AF593A9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23 English-Style Muffins, Flat Breads, And Savoury and Sweet Breads</w:t>
            </w:r>
          </w:p>
        </w:tc>
      </w:tr>
      <w:tr w:rsidR="00CE1537" w:rsidRPr="002F3BA1" w14:paraId="6E9C4BF3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2B9729E7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pasta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12F4CA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24 Pasta And Pasta Products</w:t>
            </w:r>
          </w:p>
        </w:tc>
      </w:tr>
      <w:tr w:rsidR="00CE1537" w:rsidRPr="002F3BA1" w14:paraId="1E81F691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7D1AACB3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breakfast cereals, bar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3603FF3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25 Breakfast Cereals and Bars, Unfortified and Fortified Varieties</w:t>
            </w:r>
          </w:p>
        </w:tc>
      </w:tr>
      <w:tr w:rsidR="00CE1537" w:rsidRPr="002F3BA1" w14:paraId="69D66BDE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7ADCCF5F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porridge breakfast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40C6048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26 Breakfast Cereal, Hot Porridge Type</w:t>
            </w:r>
          </w:p>
        </w:tc>
      </w:tr>
      <w:tr w:rsidR="00CE1537" w:rsidRPr="002F3BA1" w14:paraId="17AD264B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1F508F3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Other cereal product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065424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1537" w:rsidRPr="002F3BA1" w14:paraId="44666A6A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8A2C610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sweet biscuit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7954434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31 Sweet Biscuits</w:t>
            </w:r>
          </w:p>
        </w:tc>
      </w:tr>
      <w:tr w:rsidR="00CE1537" w:rsidRPr="002F3BA1" w14:paraId="11F9FF1C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280D3116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savoury biscuit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D20E4E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32 Savoury Biscuits</w:t>
            </w:r>
          </w:p>
        </w:tc>
      </w:tr>
      <w:tr w:rsidR="00CE1537" w:rsidRPr="002F3BA1" w14:paraId="1631C6F6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3EBC8773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cakes, buns, muffin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1A51C0B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33 Cakes, Buns, Muffins, Scones, Cake-Type Desserts</w:t>
            </w:r>
          </w:p>
        </w:tc>
      </w:tr>
      <w:tr w:rsidR="00CE1537" w:rsidRPr="002F3BA1" w14:paraId="66B0302E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EAA939A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pastrie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0ED325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34 Pastries</w:t>
            </w:r>
          </w:p>
        </w:tc>
      </w:tr>
      <w:tr w:rsidR="00CE1537" w:rsidRPr="002F3BA1" w14:paraId="0BD06810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0353DFD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mixed cereal-based dishe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597CE40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35 Mixed Dishes Where Cereal Is The Major Ingredient</w:t>
            </w:r>
          </w:p>
        </w:tc>
      </w:tr>
      <w:tr w:rsidR="00CE1537" w:rsidRPr="002F3BA1" w14:paraId="1FE77045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534D61F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batter-based product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70758D2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36 Batter-Based Products</w:t>
            </w:r>
          </w:p>
        </w:tc>
      </w:tr>
      <w:tr w:rsidR="00CE1537" w:rsidRPr="002F3BA1" w14:paraId="5B89ED74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CCAC3D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Meat, meat products and dishe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59C7A82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1537" w:rsidRPr="002F3BA1" w14:paraId="3D0B2416" w14:textId="77777777" w:rsidTr="00CE1537">
        <w:trPr>
          <w:trHeight w:val="315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5675175" w14:textId="0A7EE540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animal tissue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7ACD8EE" w14:textId="281D3C8A" w:rsidR="00CE1537" w:rsidRPr="00A14A49" w:rsidRDefault="00AA4E0F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1 Fin Fish (Excluding Commerci</w:t>
            </w:r>
            <w:r w:rsidR="00CE1537" w:rsidRPr="00A14A49">
              <w:rPr>
                <w:rFonts w:ascii="Times New Roman" w:hAnsi="Times New Roman" w:cs="Times New Roman"/>
                <w:sz w:val="20"/>
                <w:szCs w:val="20"/>
              </w:rPr>
              <w:t>ally Sterile)</w:t>
            </w:r>
          </w:p>
        </w:tc>
      </w:tr>
      <w:tr w:rsidR="00CE1537" w:rsidRPr="002F3BA1" w14:paraId="5FCE80B4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F74431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5A3FE203" w14:textId="43D080FF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 xml:space="preserve">152 </w:t>
            </w:r>
            <w:proofErr w:type="spellStart"/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Crustacea</w:t>
            </w:r>
            <w:proofErr w:type="spellEnd"/>
            <w:r w:rsidRPr="00A14A49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AA4E0F">
              <w:rPr>
                <w:rFonts w:ascii="Times New Roman" w:hAnsi="Times New Roman" w:cs="Times New Roman"/>
                <w:sz w:val="20"/>
                <w:szCs w:val="20"/>
              </w:rPr>
              <w:t>And Molluscs (Excluding Commerci</w:t>
            </w:r>
            <w:bookmarkStart w:id="1" w:name="_GoBack"/>
            <w:bookmarkEnd w:id="1"/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ally Sterile)</w:t>
            </w:r>
          </w:p>
        </w:tc>
      </w:tr>
      <w:tr w:rsidR="00CE1537" w:rsidRPr="002F3BA1" w14:paraId="6254F400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02C5DA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1115E22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53 Other Sea And Freshwater Foods</w:t>
            </w:r>
          </w:p>
        </w:tc>
      </w:tr>
      <w:tr w:rsidR="00CE1537" w:rsidRPr="002F3BA1" w14:paraId="4024AAC5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70217FE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5035EF28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54 Packed (Commercially Sterile) Fish And Seafood</w:t>
            </w:r>
          </w:p>
        </w:tc>
      </w:tr>
      <w:tr w:rsidR="00CE1537" w:rsidRPr="002F3BA1" w14:paraId="55B14AD5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9B82E38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9D1EE58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81 Muscle Meat</w:t>
            </w:r>
          </w:p>
        </w:tc>
      </w:tr>
      <w:tr w:rsidR="00CE1537" w:rsidRPr="002F3BA1" w14:paraId="1E59F34A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D90B54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38848B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82 Game And Other Carcase Meats</w:t>
            </w:r>
          </w:p>
        </w:tc>
      </w:tr>
      <w:tr w:rsidR="00CE1537" w:rsidRPr="002F3BA1" w14:paraId="323D0656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7BD725D0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7D284CB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83 Poultry And Feathered Game</w:t>
            </w:r>
          </w:p>
        </w:tc>
      </w:tr>
      <w:tr w:rsidR="00CE1537" w:rsidRPr="002F3BA1" w14:paraId="551840D6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A28D99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C31946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84 Organ Meats And Offal, Products And Dishes</w:t>
            </w:r>
          </w:p>
        </w:tc>
      </w:tr>
      <w:tr w:rsidR="00CE1537" w:rsidRPr="002F3BA1" w14:paraId="6A141E3E" w14:textId="77777777" w:rsidTr="00CE1537">
        <w:trPr>
          <w:trHeight w:val="315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E7C3BC5" w14:textId="412D6D6A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rocessed meat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F0DA8D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55 Fish And Seafood Products (Homemade and Takeaway)</w:t>
            </w:r>
          </w:p>
        </w:tc>
      </w:tr>
      <w:tr w:rsidR="00CE1537" w:rsidRPr="002F3BA1" w14:paraId="50E02DBD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20D9294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6128E0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 xml:space="preserve">185 Sausages, Frankfurts And </w:t>
            </w:r>
            <w:proofErr w:type="spellStart"/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Saveloys</w:t>
            </w:r>
            <w:proofErr w:type="spellEnd"/>
          </w:p>
        </w:tc>
      </w:tr>
      <w:tr w:rsidR="00CE1537" w:rsidRPr="002F3BA1" w14:paraId="1F16C977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3477B29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284CA30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86 Processed Meat</w:t>
            </w:r>
          </w:p>
        </w:tc>
      </w:tr>
      <w:tr w:rsidR="00CE1537" w:rsidRPr="002F3BA1" w14:paraId="627C7B6A" w14:textId="77777777" w:rsidTr="00CE1537">
        <w:trPr>
          <w:trHeight w:val="315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83B9B1E" w14:textId="06CB58F2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meat dishe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1BAB347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56 Mixed Dishes With Fish Or Seafood As The Major Component</w:t>
            </w:r>
          </w:p>
        </w:tc>
      </w:tr>
      <w:tr w:rsidR="00CE1537" w:rsidRPr="002F3BA1" w14:paraId="5E15D9D3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C977C6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A8D698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87 Mixed Dishes Where Beef, Veal Or Lamb Is The Major Component</w:t>
            </w:r>
          </w:p>
        </w:tc>
      </w:tr>
      <w:tr w:rsidR="00CE1537" w:rsidRPr="002F3BA1" w14:paraId="52F14911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7524A93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B03917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88 Mixed Dishes Where Pork, Bacon, Ham Is The Major Component</w:t>
            </w:r>
          </w:p>
        </w:tc>
      </w:tr>
      <w:tr w:rsidR="00CE1537" w:rsidRPr="002F3BA1" w14:paraId="1412DD16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D8CF74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3F834EA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89 Mixed Dishes Where Poultry Or Game Is The Major Component</w:t>
            </w:r>
          </w:p>
        </w:tc>
      </w:tr>
      <w:tr w:rsidR="00CE1537" w:rsidRPr="002F3BA1" w14:paraId="75E9BE40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32B85402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Dairy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47BA159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1537" w:rsidRPr="002F3BA1" w14:paraId="6E492B6E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2334A52C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cow's milk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5B14FA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91 Dairy Milk (cow, sheep and goat)</w:t>
            </w:r>
          </w:p>
        </w:tc>
      </w:tr>
      <w:tr w:rsidR="00CE1537" w:rsidRPr="002F3BA1" w14:paraId="3FF4635E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8140789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yoghurt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371CDE4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92 Yoghurt</w:t>
            </w:r>
          </w:p>
        </w:tc>
      </w:tr>
      <w:tr w:rsidR="00CE1537" w:rsidRPr="002F3BA1" w14:paraId="2A7050C5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D94E830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cream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49C4783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93 Cream</w:t>
            </w:r>
          </w:p>
        </w:tc>
      </w:tr>
      <w:tr w:rsidR="00CE1537" w:rsidRPr="002F3BA1" w14:paraId="4B78319F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31D769DD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cheese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005040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94 Cheese</w:t>
            </w:r>
          </w:p>
        </w:tc>
      </w:tr>
      <w:tr w:rsidR="00CE1537" w:rsidRPr="002F3BA1" w14:paraId="6ABF2135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D1479A0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frozen milk product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58AD94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95 Frozen Milk Products</w:t>
            </w:r>
          </w:p>
        </w:tc>
      </w:tr>
      <w:tr w:rsidR="00CE1537" w:rsidRPr="002F3BA1" w14:paraId="54D527CA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169DDF9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custard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5756CA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96 Custards</w:t>
            </w:r>
          </w:p>
        </w:tc>
      </w:tr>
      <w:tr w:rsidR="00CE1537" w:rsidRPr="002F3BA1" w14:paraId="483023E7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0645F48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other milk product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5A7FA09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97 Other Dishes Where Milk Or A Milk Product Is The Major Component</w:t>
            </w:r>
          </w:p>
        </w:tc>
      </w:tr>
      <w:tr w:rsidR="00CE1537" w:rsidRPr="002F3BA1" w14:paraId="7140CC6A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79DE3FD6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flavoured milk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5E43FCA9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98 Flavoured Milks</w:t>
            </w:r>
          </w:p>
        </w:tc>
      </w:tr>
      <w:tr w:rsidR="00CE1537" w:rsidRPr="002F3BA1" w14:paraId="65F1AD6B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DEEE35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Fruit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0952D2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61 Pome Fruit</w:t>
            </w:r>
          </w:p>
        </w:tc>
      </w:tr>
      <w:tr w:rsidR="00CE1537" w:rsidRPr="002F3BA1" w14:paraId="7FD3B561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396DEE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DF30A0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62 Berry Fruit</w:t>
            </w:r>
          </w:p>
        </w:tc>
      </w:tr>
      <w:tr w:rsidR="00CE1537" w:rsidRPr="002F3BA1" w14:paraId="1939FA58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77E25574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0F52FD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63 Citrus Fruit</w:t>
            </w:r>
          </w:p>
        </w:tc>
      </w:tr>
      <w:tr w:rsidR="00CE1537" w:rsidRPr="002F3BA1" w14:paraId="759A45CD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045B944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DE1417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64 Stone Fruit</w:t>
            </w:r>
          </w:p>
        </w:tc>
      </w:tr>
      <w:tr w:rsidR="00CE1537" w:rsidRPr="002F3BA1" w14:paraId="6102DBA4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3A74D12B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2E8936AA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65 Tropical Fruit</w:t>
            </w:r>
          </w:p>
        </w:tc>
      </w:tr>
      <w:tr w:rsidR="00CE1537" w:rsidRPr="002F3BA1" w14:paraId="0EBEB02E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5B1122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512010A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66 Other Fruit</w:t>
            </w:r>
          </w:p>
        </w:tc>
      </w:tr>
      <w:tr w:rsidR="00CE1537" w:rsidRPr="002F3BA1" w14:paraId="1B2602EF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4799C7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875681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67 Mixtures Of Two Or More Groups Of Fruit</w:t>
            </w:r>
          </w:p>
        </w:tc>
      </w:tr>
      <w:tr w:rsidR="00CE1537" w:rsidRPr="002F3BA1" w14:paraId="66C31D16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C4B4B7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F9BCAE3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68 Dried Fruit, Preserved Fruit</w:t>
            </w:r>
          </w:p>
        </w:tc>
      </w:tr>
      <w:tr w:rsidR="00CE1537" w:rsidRPr="002F3BA1" w14:paraId="7C692DD2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63FBECA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687378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69 Mixed Dishes Where Fruit Is The Major Component</w:t>
            </w:r>
          </w:p>
        </w:tc>
      </w:tr>
      <w:tr w:rsidR="00CE1537" w:rsidRPr="002F3BA1" w14:paraId="7193C723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A0FC8F3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Vegetable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A9CEF43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41 Potatoes</w:t>
            </w:r>
          </w:p>
        </w:tc>
      </w:tr>
      <w:tr w:rsidR="00CE1537" w:rsidRPr="002F3BA1" w14:paraId="56975A8F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D4B75D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2F470C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42 Cabbage, Cauliflower And Similar Brassica Vegetables</w:t>
            </w:r>
          </w:p>
        </w:tc>
      </w:tr>
      <w:tr w:rsidR="00CE1537" w:rsidRPr="002F3BA1" w14:paraId="09E00402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779F8B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D484DD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43 Carrot And Similar Root Vegetables</w:t>
            </w:r>
          </w:p>
        </w:tc>
      </w:tr>
      <w:tr w:rsidR="00CE1537" w:rsidRPr="002F3BA1" w14:paraId="66B34E5C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720689C7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FE09B50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44 Leaf And Stalk Vegetables</w:t>
            </w:r>
          </w:p>
        </w:tc>
      </w:tr>
      <w:tr w:rsidR="00CE1537" w:rsidRPr="002F3BA1" w14:paraId="41EE087F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7D21AD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225C1713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45 Peas And Beans</w:t>
            </w:r>
          </w:p>
        </w:tc>
      </w:tr>
      <w:tr w:rsidR="00CE1537" w:rsidRPr="002F3BA1" w14:paraId="6F4C021D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3C8CCB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2963A8B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46 Tomato And Tomato Products</w:t>
            </w:r>
          </w:p>
        </w:tc>
      </w:tr>
      <w:tr w:rsidR="00CE1537" w:rsidRPr="002F3BA1" w14:paraId="6B4914DB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1FA14F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203EA88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47 Other Fruiting Vegetables</w:t>
            </w:r>
          </w:p>
        </w:tc>
      </w:tr>
      <w:tr w:rsidR="00CE1537" w:rsidRPr="002F3BA1" w14:paraId="272740EA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DB21144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34D4A4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48 Other Vegetables And Vegetable Combinations</w:t>
            </w:r>
          </w:p>
        </w:tc>
      </w:tr>
      <w:tr w:rsidR="00CE1537" w:rsidRPr="002F3BA1" w14:paraId="7EF636A0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27F2108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C71A5E7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49 Dishes Where Vegetable Is The Major Component</w:t>
            </w:r>
          </w:p>
        </w:tc>
      </w:tr>
      <w:tr w:rsidR="00CE1537" w:rsidRPr="002F3BA1" w14:paraId="24501F9C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69AA2AB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Legume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55F4E6B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51 Mature Legumes And Pulses</w:t>
            </w:r>
          </w:p>
        </w:tc>
      </w:tr>
      <w:tr w:rsidR="00CE1537" w:rsidRPr="002F3BA1" w14:paraId="2D31933B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30D97B1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2254E067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52 Mature Legume And Pulse Products And Dishes</w:t>
            </w:r>
          </w:p>
        </w:tc>
      </w:tr>
      <w:tr w:rsidR="00CE1537" w:rsidRPr="002F3BA1" w14:paraId="5422FE46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1EA00AB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9288FD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1537" w:rsidRPr="002F3BA1" w14:paraId="1CA78248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D81B518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egg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540D489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71 Eggs</w:t>
            </w:r>
          </w:p>
        </w:tc>
      </w:tr>
      <w:tr w:rsidR="00CE1537" w:rsidRPr="002F3BA1" w14:paraId="76C65621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13DD66D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C57FE5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72 Dishes Where Egg Is The Major Ingredient</w:t>
            </w:r>
          </w:p>
        </w:tc>
      </w:tr>
      <w:tr w:rsidR="00CE1537" w:rsidRPr="002F3BA1" w14:paraId="64A63866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31E3251A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nuts &amp; seed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2132CA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21 Seeds And Seed Products</w:t>
            </w:r>
          </w:p>
        </w:tc>
      </w:tr>
      <w:tr w:rsidR="00CE1537" w:rsidRPr="002F3BA1" w14:paraId="1E708B5E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7CE8096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2827EB09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22 Nuts And Nut Products</w:t>
            </w:r>
          </w:p>
        </w:tc>
      </w:tr>
      <w:tr w:rsidR="00CE1537" w:rsidRPr="002F3BA1" w14:paraId="74C5C3E5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E9F597B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fruits &amp; vegetable juice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2238B6B3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13 Fruit And Vegetable Juices, And Drinks</w:t>
            </w:r>
          </w:p>
        </w:tc>
      </w:tr>
      <w:tr w:rsidR="00CE1537" w:rsidRPr="002F3BA1" w14:paraId="0ECB5EF4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1F92459" w14:textId="77777777" w:rsidR="00CE1537" w:rsidRPr="00A14A49" w:rsidRDefault="00CE1537" w:rsidP="00FD4EA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water &amp; mineral water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2DF4436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17 Mineral Waters And Water</w:t>
            </w:r>
          </w:p>
        </w:tc>
      </w:tr>
      <w:tr w:rsidR="00CE1537" w:rsidRPr="002F3BA1" w14:paraId="656540EE" w14:textId="77777777" w:rsidTr="00CE1537">
        <w:trPr>
          <w:trHeight w:val="315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2B066C84" w14:textId="422002CC" w:rsidR="00CE1537" w:rsidRPr="00A14A49" w:rsidRDefault="00CE1537" w:rsidP="00CE1537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non-core extras/miscellaneous items</w:t>
            </w: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07DCE6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11 Tea</w:t>
            </w:r>
          </w:p>
        </w:tc>
      </w:tr>
      <w:tr w:rsidR="00CE1537" w:rsidRPr="002F3BA1" w14:paraId="336697DC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7878C4A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C1DEEF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12 Coffee And Coffee Substitutes</w:t>
            </w:r>
          </w:p>
        </w:tc>
      </w:tr>
      <w:tr w:rsidR="00CE1537" w:rsidRPr="002F3BA1" w14:paraId="7BF3DB06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1DCA9F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9722B4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15 Soft Drinks, And Flavoured Mineral Waters</w:t>
            </w:r>
          </w:p>
        </w:tc>
      </w:tr>
      <w:tr w:rsidR="00CE1537" w:rsidRPr="002F3BA1" w14:paraId="4EF648FB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52672E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F12CAA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14 Cordials</w:t>
            </w:r>
          </w:p>
        </w:tc>
      </w:tr>
      <w:tr w:rsidR="00CE1537" w:rsidRPr="002F3BA1" w14:paraId="07508E6F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95AA1D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500B5F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18 Other Beverage Flavourings and Prepared Beverages</w:t>
            </w:r>
          </w:p>
        </w:tc>
      </w:tr>
      <w:tr w:rsidR="00CE1537" w:rsidRPr="002F3BA1" w14:paraId="7E4B8400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3874EE6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8EB849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41 Butters</w:t>
            </w:r>
          </w:p>
        </w:tc>
      </w:tr>
      <w:tr w:rsidR="00CE1537" w:rsidRPr="002F3BA1" w14:paraId="3718D363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3213F5B4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2C5BE0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42 Dairy Blends</w:t>
            </w:r>
          </w:p>
        </w:tc>
      </w:tr>
      <w:tr w:rsidR="00CE1537" w:rsidRPr="002F3BA1" w14:paraId="3F214AA5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E724E90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23CBCB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43 Margarine and Table Spreads</w:t>
            </w:r>
          </w:p>
        </w:tc>
      </w:tr>
      <w:tr w:rsidR="00CE1537" w:rsidRPr="002F3BA1" w14:paraId="2708DA15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7B39675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43D8449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44 Vegetable/Nut Oil</w:t>
            </w:r>
          </w:p>
        </w:tc>
      </w:tr>
      <w:tr w:rsidR="00CE1537" w:rsidRPr="002F3BA1" w14:paraId="6830BE6B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9A3313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24A4FAA8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146 Unspecified Fats</w:t>
            </w:r>
          </w:p>
        </w:tc>
      </w:tr>
      <w:tr w:rsidR="00CE1537" w:rsidRPr="002F3BA1" w14:paraId="30221861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3106025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E94738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01 Dairy Milk Substitutes, Unflavoured</w:t>
            </w:r>
          </w:p>
        </w:tc>
      </w:tr>
      <w:tr w:rsidR="00CE1537" w:rsidRPr="002F3BA1" w14:paraId="310B6F80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270E1C8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3683D7A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03 Cheese Substitute</w:t>
            </w:r>
          </w:p>
        </w:tc>
      </w:tr>
      <w:tr w:rsidR="00CE1537" w:rsidRPr="002F3BA1" w14:paraId="3C7CADBE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EC156D8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A2D7209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04 Soy-Based Ice Confection</w:t>
            </w:r>
          </w:p>
        </w:tc>
      </w:tr>
      <w:tr w:rsidR="00CE1537" w:rsidRPr="002F3BA1" w14:paraId="77E2240C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622303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8A0477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05 Soy-Based Yoghurts</w:t>
            </w:r>
          </w:p>
        </w:tc>
      </w:tr>
      <w:tr w:rsidR="00CE1537" w:rsidRPr="002F3BA1" w14:paraId="479BC4EB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398DEAA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470D4A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11 Soup (Prepared, Ready to Eat)</w:t>
            </w:r>
          </w:p>
        </w:tc>
      </w:tr>
      <w:tr w:rsidR="00CE1537" w:rsidRPr="002F3BA1" w14:paraId="43AD916D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3DDE3D9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1ECC77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12 Dry Soup Mix</w:t>
            </w:r>
          </w:p>
        </w:tc>
      </w:tr>
      <w:tr w:rsidR="00CE1537" w:rsidRPr="002F3BA1" w14:paraId="46EB079D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74B0D0F8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E4DBA2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13 Canned Condensed Soup (Unprepared)</w:t>
            </w:r>
          </w:p>
        </w:tc>
      </w:tr>
      <w:tr w:rsidR="00CE1537" w:rsidRPr="002F3BA1" w14:paraId="49489C36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18FFAA3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B8F0892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31 Gravies And Savoury Sauces</w:t>
            </w:r>
          </w:p>
        </w:tc>
      </w:tr>
      <w:tr w:rsidR="00CE1537" w:rsidRPr="002F3BA1" w14:paraId="29C34FF4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19D8EE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1480BC4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32 Pickles, Chutneys And Relishes</w:t>
            </w:r>
          </w:p>
        </w:tc>
      </w:tr>
      <w:tr w:rsidR="00CE1537" w:rsidRPr="002F3BA1" w14:paraId="182870BB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4DEFB0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951F4C8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33 Salad Dressings</w:t>
            </w:r>
          </w:p>
        </w:tc>
      </w:tr>
      <w:tr w:rsidR="00CE1537" w:rsidRPr="002F3BA1" w14:paraId="0C43A479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27961C4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5A8800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 xml:space="preserve">234 </w:t>
            </w:r>
            <w:proofErr w:type="spellStart"/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Stuffings</w:t>
            </w:r>
            <w:proofErr w:type="spellEnd"/>
          </w:p>
        </w:tc>
      </w:tr>
      <w:tr w:rsidR="00CE1537" w:rsidRPr="002F3BA1" w14:paraId="26CAFEC2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A095DF9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466CCC8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61 Potato Snacks</w:t>
            </w:r>
          </w:p>
        </w:tc>
      </w:tr>
      <w:tr w:rsidR="00CE1537" w:rsidRPr="002F3BA1" w14:paraId="74D41814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49C13B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2AE53D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62 Corn Snacks</w:t>
            </w:r>
          </w:p>
        </w:tc>
      </w:tr>
      <w:tr w:rsidR="00CE1537" w:rsidRPr="002F3BA1" w14:paraId="4B72BC55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7ACAC7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660D25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63 Extruded Or Reformed Snacks</w:t>
            </w:r>
          </w:p>
        </w:tc>
      </w:tr>
      <w:tr w:rsidR="00CE1537" w:rsidRPr="002F3BA1" w14:paraId="6158A180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BAFE977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769C32E0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64 Pretzels</w:t>
            </w:r>
          </w:p>
        </w:tc>
      </w:tr>
      <w:tr w:rsidR="00CE1537" w:rsidRPr="002F3BA1" w14:paraId="0CF9E8D2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20389B8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36B305F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65 Other Snacks</w:t>
            </w:r>
          </w:p>
        </w:tc>
      </w:tr>
      <w:tr w:rsidR="00CE1537" w:rsidRPr="002F3BA1" w14:paraId="21FAA6DB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6A658A5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547830F2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71 Sugar, Honey and Syrups</w:t>
            </w:r>
          </w:p>
        </w:tc>
      </w:tr>
      <w:tr w:rsidR="00CE1537" w:rsidRPr="002F3BA1" w14:paraId="71C0BC4B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27DFEB7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5458E7C8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72 Jam and Lemon Spreads, Chocolate Spreads, Sauces</w:t>
            </w:r>
          </w:p>
        </w:tc>
      </w:tr>
      <w:tr w:rsidR="00CE1537" w:rsidRPr="002F3BA1" w14:paraId="11E9E395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A0484E2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6A6A7A7C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73 Dishes &amp; products other than confectionery where sugar is the major component</w:t>
            </w:r>
          </w:p>
        </w:tc>
      </w:tr>
      <w:tr w:rsidR="00CE1537" w:rsidRPr="002F3BA1" w14:paraId="648D65EA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54CC7A42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37B197B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81 Chocolate and Chocolate-Based Confectionery</w:t>
            </w:r>
          </w:p>
        </w:tc>
      </w:tr>
      <w:tr w:rsidR="00CE1537" w:rsidRPr="002F3BA1" w14:paraId="0CD5D5EE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1F8BA0D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4AA73CD7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82 Cereal-, Fruit-, Nut- And Seed-Bars</w:t>
            </w:r>
          </w:p>
        </w:tc>
      </w:tr>
      <w:tr w:rsidR="00CE1537" w:rsidRPr="002F3BA1" w14:paraId="11501BA3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027CCC6E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08BB3796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283 Other Confectionery</w:t>
            </w:r>
          </w:p>
        </w:tc>
      </w:tr>
      <w:tr w:rsidR="00CE1537" w:rsidRPr="002F3BA1" w14:paraId="16C08F93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4940F1C7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5B884B60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301 Formula Dietary Foods</w:t>
            </w:r>
          </w:p>
        </w:tc>
      </w:tr>
      <w:tr w:rsidR="00CE1537" w:rsidRPr="002F3BA1" w14:paraId="1E6AA40F" w14:textId="77777777" w:rsidTr="00CE1537">
        <w:trPr>
          <w:trHeight w:val="300"/>
        </w:trPr>
        <w:tc>
          <w:tcPr>
            <w:tcW w:w="3143" w:type="dxa"/>
            <w:tcBorders>
              <w:right w:val="nil"/>
            </w:tcBorders>
            <w:noWrap/>
            <w:hideMark/>
          </w:tcPr>
          <w:p w14:paraId="7450AAE1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</w:tcBorders>
            <w:noWrap/>
            <w:hideMark/>
          </w:tcPr>
          <w:p w14:paraId="55B8679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311 Yeast, Yeast, Vegetable And Meat Extracts</w:t>
            </w:r>
          </w:p>
        </w:tc>
      </w:tr>
      <w:tr w:rsidR="00CE1537" w:rsidRPr="002F3BA1" w14:paraId="524A5687" w14:textId="77777777" w:rsidTr="00CE1537">
        <w:trPr>
          <w:trHeight w:val="300"/>
        </w:trPr>
        <w:tc>
          <w:tcPr>
            <w:tcW w:w="3143" w:type="dxa"/>
            <w:tcBorders>
              <w:bottom w:val="single" w:sz="4" w:space="0" w:color="auto"/>
              <w:right w:val="nil"/>
            </w:tcBorders>
            <w:noWrap/>
            <w:hideMark/>
          </w:tcPr>
          <w:p w14:paraId="7C24A09F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  <w:bottom w:val="single" w:sz="4" w:space="0" w:color="auto"/>
            </w:tcBorders>
            <w:noWrap/>
            <w:hideMark/>
          </w:tcPr>
          <w:p w14:paraId="2432F76A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313 Herbs, Spices, Seasonings And Stock Cubes</w:t>
            </w:r>
          </w:p>
        </w:tc>
      </w:tr>
      <w:tr w:rsidR="00CE1537" w:rsidRPr="002F3BA1" w14:paraId="04A8DF88" w14:textId="77777777" w:rsidTr="00CE1537">
        <w:trPr>
          <w:trHeight w:val="300"/>
        </w:trPr>
        <w:tc>
          <w:tcPr>
            <w:tcW w:w="3143" w:type="dxa"/>
            <w:tcBorders>
              <w:left w:val="nil"/>
              <w:bottom w:val="nil"/>
              <w:right w:val="nil"/>
            </w:tcBorders>
            <w:noWrap/>
            <w:hideMark/>
          </w:tcPr>
          <w:p w14:paraId="08E65BA7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883" w:type="dxa"/>
            <w:tcBorders>
              <w:left w:val="nil"/>
              <w:bottom w:val="nil"/>
              <w:right w:val="nil"/>
            </w:tcBorders>
            <w:noWrap/>
            <w:hideMark/>
          </w:tcPr>
          <w:p w14:paraId="0856CAA5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1537" w:rsidRPr="002F3BA1" w14:paraId="0DCD3C4A" w14:textId="77777777" w:rsidTr="00CE1537">
        <w:trPr>
          <w:trHeight w:val="315"/>
        </w:trPr>
        <w:tc>
          <w:tcPr>
            <w:tcW w:w="314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D9411BD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proofErr w:type="gramStart"/>
            <w:r w:rsidRPr="00A14A4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proofErr w:type="spellEnd"/>
            <w:proofErr w:type="gramEnd"/>
            <w:r w:rsidRPr="00A14A4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Iron-fortified products.</w:t>
            </w:r>
          </w:p>
        </w:tc>
        <w:tc>
          <w:tcPr>
            <w:tcW w:w="5883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795562" w14:textId="77777777" w:rsidR="00CE1537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1537" w:rsidRPr="002F3BA1" w14:paraId="1992BFF3" w14:textId="77777777" w:rsidTr="00CE1537">
        <w:trPr>
          <w:trHeight w:val="315"/>
        </w:trPr>
        <w:tc>
          <w:tcPr>
            <w:tcW w:w="902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8E9264" w14:textId="3B3D987E" w:rsidR="00112152" w:rsidRPr="00A14A49" w:rsidRDefault="00CE1537" w:rsidP="00FD4EA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A14A4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proofErr w:type="gramEnd"/>
            <w:r w:rsidRPr="00A14A4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Pr="00A14A49">
              <w:rPr>
                <w:rFonts w:ascii="Times New Roman" w:hAnsi="Times New Roman" w:cs="Times New Roman"/>
                <w:sz w:val="20"/>
                <w:szCs w:val="20"/>
              </w:rPr>
              <w:t>Fruit juices marketed towards infants and toddlers.</w:t>
            </w:r>
          </w:p>
        </w:tc>
      </w:tr>
      <w:tr w:rsidR="00112152" w:rsidRPr="002F3BA1" w14:paraId="2A97EA5D" w14:textId="77777777" w:rsidTr="00CE1537">
        <w:trPr>
          <w:trHeight w:val="315"/>
        </w:trPr>
        <w:tc>
          <w:tcPr>
            <w:tcW w:w="902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14:paraId="6281DA13" w14:textId="6D51E19F" w:rsidR="00112152" w:rsidRPr="00A14A49" w:rsidRDefault="00112152" w:rsidP="00FD4EAB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</w:p>
        </w:tc>
      </w:tr>
    </w:tbl>
    <w:p w14:paraId="79DC9CFC" w14:textId="77777777" w:rsidR="00CE1537" w:rsidRDefault="00CE1537" w:rsidP="00CE153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3F9C5026" w14:textId="77777777" w:rsidR="00CE1537" w:rsidRDefault="00CE1537" w:rsidP="00BE754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8F9A411" w14:textId="1C181A29" w:rsidR="00CE1537" w:rsidRDefault="00CE153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10118" w:type="dxa"/>
        <w:tblLook w:val="04A0" w:firstRow="1" w:lastRow="0" w:firstColumn="1" w:lastColumn="0" w:noHBand="0" w:noVBand="1"/>
      </w:tblPr>
      <w:tblGrid>
        <w:gridCol w:w="5092"/>
        <w:gridCol w:w="1053"/>
        <w:gridCol w:w="843"/>
        <w:gridCol w:w="566"/>
        <w:gridCol w:w="266"/>
        <w:gridCol w:w="1053"/>
        <w:gridCol w:w="941"/>
        <w:gridCol w:w="566"/>
      </w:tblGrid>
      <w:tr w:rsidR="00DC1FB4" w:rsidRPr="00DC1FB4" w14:paraId="3804892E" w14:textId="77777777" w:rsidTr="00DC1FB4">
        <w:trPr>
          <w:trHeight w:val="315"/>
        </w:trPr>
        <w:tc>
          <w:tcPr>
            <w:tcW w:w="10118" w:type="dxa"/>
            <w:gridSpan w:val="8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7C34DC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lastRenderedPageBreak/>
              <w:t xml:space="preserve">Table </w:t>
            </w:r>
            <w:r w:rsidRPr="00DC1FB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t>A2</w:t>
            </w: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. Contribution of iron from food groups in the diets of 9 month old children by breastfeeding status</w:t>
            </w:r>
          </w:p>
        </w:tc>
      </w:tr>
      <w:tr w:rsidR="00DC1FB4" w:rsidRPr="00DC1FB4" w14:paraId="675783F9" w14:textId="77777777" w:rsidTr="00DC1FB4">
        <w:trPr>
          <w:trHeight w:val="315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F7877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5026" w:type="dxa"/>
            <w:gridSpan w:val="7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8D287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Infants (n=</w:t>
            </w:r>
            <w:r w:rsidRPr="00DC1FB4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t>461</w:t>
            </w: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)</w:t>
            </w:r>
          </w:p>
        </w:tc>
      </w:tr>
      <w:tr w:rsidR="00DC1FB4" w:rsidRPr="00DC1FB4" w14:paraId="5FA839DB" w14:textId="77777777" w:rsidTr="00DC1FB4">
        <w:trPr>
          <w:trHeight w:val="315"/>
        </w:trPr>
        <w:tc>
          <w:tcPr>
            <w:tcW w:w="509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EE09E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2410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ABDC3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  <w:t>Currently breastfeeding</w:t>
            </w:r>
            <w:r w:rsidRPr="00DC1FB4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 xml:space="preserve"> (n=211)</w:t>
            </w:r>
          </w:p>
        </w:tc>
        <w:tc>
          <w:tcPr>
            <w:tcW w:w="1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2C53D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250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9956E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  <w:t xml:space="preserve">Currently not breastfeeding </w:t>
            </w:r>
            <w:r w:rsidRPr="00DC1FB4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>(n=250)</w:t>
            </w:r>
          </w:p>
        </w:tc>
      </w:tr>
      <w:tr w:rsidR="00DC1FB4" w:rsidRPr="00DC1FB4" w14:paraId="3C774E6C" w14:textId="77777777" w:rsidTr="00DC1FB4">
        <w:trPr>
          <w:trHeight w:val="525"/>
        </w:trPr>
        <w:tc>
          <w:tcPr>
            <w:tcW w:w="50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C06125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Food group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65BB97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7E5ADD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5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4BEF9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1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3475A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C92B87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9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3BCD3C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5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14511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</w:tr>
      <w:tr w:rsidR="00DC1FB4" w:rsidRPr="00DC1FB4" w14:paraId="2CB240A2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85D2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970F1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E78A3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6C9B3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4B29D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52207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73D17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F46F7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DC1FB4" w:rsidRPr="00DC1FB4" w14:paraId="59774D8E" w14:textId="77777777" w:rsidTr="00DC1FB4">
        <w:trPr>
          <w:trHeight w:val="315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64498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ormulae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2487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307D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0EB0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5.8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4FAD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772F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.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1CF9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66CC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5.3</w:t>
            </w:r>
          </w:p>
        </w:tc>
      </w:tr>
      <w:tr w:rsidR="00DC1FB4" w:rsidRPr="00DC1FB4" w14:paraId="3C301482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71CD2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reast milk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9952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B01F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6EE3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DA87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5D4E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631D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298E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50165D5A" w14:textId="77777777" w:rsidTr="00DC1FB4">
        <w:trPr>
          <w:trHeight w:val="315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F831D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Other infant &amp; toddler </w:t>
            </w:r>
            <w:proofErr w:type="spell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oducts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5B8B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7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D164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BB58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2.6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F9D7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8922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BDDA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9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3105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9.6</w:t>
            </w:r>
          </w:p>
        </w:tc>
      </w:tr>
      <w:tr w:rsidR="00DC1FB4" w:rsidRPr="00DC1FB4" w14:paraId="7FA0E518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822AF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cereal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7570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4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1D3D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909C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7.9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9820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EBCE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1F31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8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8696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6.9</w:t>
            </w:r>
          </w:p>
        </w:tc>
      </w:tr>
      <w:tr w:rsidR="00DC1FB4" w:rsidRPr="00DC1FB4" w14:paraId="0B7165D7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1B58A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food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E57A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5B0C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BBFF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7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F983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EF54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5992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296D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7</w:t>
            </w:r>
          </w:p>
        </w:tc>
      </w:tr>
      <w:tr w:rsidR="00DC1FB4" w:rsidRPr="00DC1FB4" w14:paraId="006E2A68" w14:textId="77777777" w:rsidTr="00DC1FB4">
        <w:trPr>
          <w:trHeight w:val="315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C9145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rink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spellEnd"/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DC55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8096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C63E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10EA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AE01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30B7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C016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238AC4DD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D796D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ereal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8136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E373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92FC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5.9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AD1F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63C8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D300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7873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1.5</w:t>
            </w:r>
          </w:p>
        </w:tc>
      </w:tr>
      <w:tr w:rsidR="00DC1FB4" w:rsidRPr="00DC1FB4" w14:paraId="5D95690C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AF0623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lours, grain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B3AD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E1B6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F416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DACB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8CD1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FC91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1340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</w:tr>
      <w:tr w:rsidR="00DC1FB4" w:rsidRPr="00DC1FB4" w14:paraId="29D3C8F9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BEB44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egular breads, roll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D7DD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1C81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7226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6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ECA4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2632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3925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1B0A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</w:tr>
      <w:tr w:rsidR="00DC1FB4" w:rsidRPr="00DC1FB4" w14:paraId="7EE4F6E8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1B00E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nglish muffins; flat, sweet, or savoury bread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BDA6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5BE8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A8A6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D1B1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6054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50AE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FE36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DC1FB4" w:rsidRPr="00DC1FB4" w14:paraId="418BAFB2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11D77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a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4296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4758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ECA7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8FC3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06F1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1DC0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203E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</w:tr>
      <w:tr w:rsidR="00DC1FB4" w:rsidRPr="00DC1FB4" w14:paraId="53BAA903" w14:textId="77777777" w:rsidTr="00DC1FB4">
        <w:trPr>
          <w:trHeight w:val="315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01B27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breakfast cereals, </w:t>
            </w:r>
            <w:proofErr w:type="spell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rs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spellEnd"/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E78B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8E9C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C67A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6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16A0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C774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8297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AC7A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.4</w:t>
            </w:r>
          </w:p>
        </w:tc>
      </w:tr>
      <w:tr w:rsidR="00DC1FB4" w:rsidRPr="00DC1FB4" w14:paraId="38555234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2B347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orridge breakfast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486C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468C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448E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D78C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FEA6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01F0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400F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DC1FB4" w:rsidRPr="00DC1FB4" w14:paraId="6FC3767F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F6C55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cereal product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BD1B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A503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376C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4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0068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86F1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BC39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A5A3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</w:tr>
      <w:tr w:rsidR="00DC1FB4" w:rsidRPr="00DC1FB4" w14:paraId="1F71B97B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5DEC6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weet biscuit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0167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B9AF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4E29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604D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560B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CECF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B329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DC1FB4" w:rsidRPr="00DC1FB4" w14:paraId="12AEF3C2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5749B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avoury biscuit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73EB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ED01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2171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C963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A783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1D7F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6718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DC1FB4" w:rsidRPr="00DC1FB4" w14:paraId="39614FA7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A2288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kes, buns, muffin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B991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BFCF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456C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1582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067F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0B89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5134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36682A3C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990BC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rie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258A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109F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915A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FE94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430C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F93F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D210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087AE0CB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917D6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xed cereal-based dishe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456F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A177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38EE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EA0E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01F2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7F57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05E9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</w:tr>
      <w:tr w:rsidR="00DC1FB4" w:rsidRPr="00DC1FB4" w14:paraId="770A6AB2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E75DA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tter-based product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C2F8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8D15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4F63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75C0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13DA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7C8E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2079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4F0AD74A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C2101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, meat products and dishe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B046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4792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8743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.7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EE11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DB59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BA52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C112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6</w:t>
            </w:r>
          </w:p>
        </w:tc>
      </w:tr>
      <w:tr w:rsidR="00DC1FB4" w:rsidRPr="00DC1FB4" w14:paraId="5E7A0E78" w14:textId="77777777" w:rsidTr="00DC1FB4">
        <w:trPr>
          <w:trHeight w:val="315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20EB7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spellEnd"/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B84B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EE1E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D462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9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8AA3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709C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ECC3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C56C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</w:t>
            </w:r>
          </w:p>
        </w:tc>
      </w:tr>
      <w:tr w:rsidR="00DC1FB4" w:rsidRPr="00DC1FB4" w14:paraId="5D0A39DA" w14:textId="77777777" w:rsidTr="00DC1FB4">
        <w:trPr>
          <w:trHeight w:val="315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A0D4E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processed </w:t>
            </w:r>
            <w:proofErr w:type="spell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spellEnd"/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D188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3509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8286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3701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0907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37BE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50FC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DC1FB4" w:rsidRPr="00DC1FB4" w14:paraId="465E13C5" w14:textId="77777777" w:rsidTr="00DC1FB4">
        <w:trPr>
          <w:trHeight w:val="315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A38C2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meat </w:t>
            </w:r>
            <w:proofErr w:type="spell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f</w:t>
            </w:r>
            <w:proofErr w:type="spellEnd"/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05F2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EBAE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3F23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5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F6BA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22A3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9F7D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4C81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5</w:t>
            </w:r>
          </w:p>
        </w:tc>
      </w:tr>
      <w:tr w:rsidR="00DC1FB4" w:rsidRPr="00DC1FB4" w14:paraId="1968C9B8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9437C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airy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EBA8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57AC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4A3B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9D23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251F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E226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9B3E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</w:tr>
      <w:tr w:rsidR="00DC1FB4" w:rsidRPr="00DC1FB4" w14:paraId="4EB03D39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F4EEA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w's milk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3544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4150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6CDE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72C5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D736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20AD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5D52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DC1FB4" w:rsidRPr="00DC1FB4" w14:paraId="15416132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982AE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yoghurt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7384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711A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CF1E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A357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2EA5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4844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2DFD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</w:tr>
      <w:tr w:rsidR="00DC1FB4" w:rsidRPr="00DC1FB4" w14:paraId="40F71655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A6FD8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eam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1592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71DE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2880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A147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1015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D18B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AABA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53B4770B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0825C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ese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5E83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9D22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F218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5A39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19B2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9924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CFA8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DC1FB4" w:rsidRPr="00DC1FB4" w14:paraId="3A18BD72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7C506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ozen milk product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E63D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87E0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7AD5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25B9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0A06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63C4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4283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0502D27C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89FF8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ustard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DD9F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FAFA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241C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169C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3908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D068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F4CD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5B49775C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18961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milk product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0402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90F6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18F7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A351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3207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1A47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023C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539794A3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4FE1B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lastRenderedPageBreak/>
              <w:t>flavoured milk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52B0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1520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4111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0443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6004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52E6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32A3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0B6DA4A2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E1970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2D0E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5FC0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2499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5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F31A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FB14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1993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F75F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</w:t>
            </w:r>
          </w:p>
        </w:tc>
      </w:tr>
      <w:tr w:rsidR="00DC1FB4" w:rsidRPr="00DC1FB4" w14:paraId="2D8652AE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17FCC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Vegetable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0574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1120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DDBE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.7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A17B2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BB4F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B705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2251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9</w:t>
            </w:r>
          </w:p>
        </w:tc>
      </w:tr>
      <w:tr w:rsidR="00DC1FB4" w:rsidRPr="00DC1FB4" w14:paraId="6B49DE88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E96D5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egume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D3701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4021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13FA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43AA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A964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3B61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DBF8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</w:tr>
      <w:tr w:rsidR="00DC1FB4" w:rsidRPr="00DC1FB4" w14:paraId="66ECBB3A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AF99A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6358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058C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BABB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7F70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DB0E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929A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0807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4</w:t>
            </w:r>
          </w:p>
        </w:tc>
      </w:tr>
      <w:tr w:rsidR="00DC1FB4" w:rsidRPr="00DC1FB4" w14:paraId="0BCBE93A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79F27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1510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EDD7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359E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DB35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4D23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14CC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ACB7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</w:tr>
      <w:tr w:rsidR="00DC1FB4" w:rsidRPr="00DC1FB4" w14:paraId="46687ED1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EFF82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uts &amp; seed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CE2D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7FA7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FD02B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1B28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BA1A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55E5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0B47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78FB6DEA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5F13E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s &amp; vegetable juice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49EC7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C2E8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1E32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467E0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1B6E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243B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C72C3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DC1FB4" w:rsidRPr="00DC1FB4" w14:paraId="61D6D8E7" w14:textId="77777777" w:rsidTr="00DC1FB4">
        <w:trPr>
          <w:trHeight w:val="300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4AA5C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&amp; mineral waters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86B1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1C2E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FC8F4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CFDB9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E8E2F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14AB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CE7D6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DC1FB4" w:rsidRPr="00DC1FB4" w14:paraId="30325652" w14:textId="77777777" w:rsidTr="00DC1FB4">
        <w:trPr>
          <w:trHeight w:val="330"/>
        </w:trPr>
        <w:tc>
          <w:tcPr>
            <w:tcW w:w="50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4BFFCC" w14:textId="77777777" w:rsidR="00DC1FB4" w:rsidRPr="00DC1FB4" w:rsidRDefault="00DC1FB4" w:rsidP="00DC1F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non-core extras/miscellaneous </w:t>
            </w:r>
            <w:proofErr w:type="spell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tems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spellEnd"/>
          </w:p>
        </w:tc>
        <w:tc>
          <w:tcPr>
            <w:tcW w:w="10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A0DB7A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108AC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985C8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1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7E230C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135195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2DB33E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4243DD" w14:textId="77777777" w:rsidR="00DC1FB4" w:rsidRPr="00DC1FB4" w:rsidRDefault="00DC1FB4" w:rsidP="00DC1F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</w:tr>
      <w:tr w:rsidR="00DC1FB4" w:rsidRPr="00DC1FB4" w14:paraId="54BD0ED4" w14:textId="77777777" w:rsidTr="00DC1FB4">
        <w:trPr>
          <w:trHeight w:val="315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2643E2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  <w:proofErr w:type="gramEnd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ron-fortified products.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70280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7DAB2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8B40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3CCA5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ED134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C63BA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A9403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DC1FB4" w:rsidRPr="00DC1FB4" w14:paraId="12365AAD" w14:textId="77777777" w:rsidTr="00DC1FB4">
        <w:trPr>
          <w:trHeight w:val="315"/>
        </w:trPr>
        <w:tc>
          <w:tcPr>
            <w:tcW w:w="61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ECFC0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gramEnd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 juices marketed towards infants and toddlers.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4F8CE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9BAA5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A348B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E81DA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85B5E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5F074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DC1FB4" w:rsidRPr="00DC1FB4" w14:paraId="7C144E81" w14:textId="77777777" w:rsidTr="00DC1FB4">
        <w:trPr>
          <w:trHeight w:val="315"/>
        </w:trPr>
        <w:tc>
          <w:tcPr>
            <w:tcW w:w="5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14BBB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gramEnd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Includes unfortified and fortified varieties.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31734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E10A9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21D60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DE0FC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D2027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754B5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963BE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DC1FB4" w:rsidRPr="00DC1FB4" w14:paraId="10A95868" w14:textId="77777777" w:rsidTr="00DC1FB4">
        <w:trPr>
          <w:trHeight w:val="315"/>
        </w:trPr>
        <w:tc>
          <w:tcPr>
            <w:tcW w:w="750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4ACF1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gramEnd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Flesh from all meats, poultry, game, finfish, </w:t>
            </w:r>
            <w:proofErr w:type="spell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ustacea</w:t>
            </w:r>
            <w:proofErr w:type="spellEnd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, molluscs and organs.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B599D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9C17D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0B001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CD6CC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DC1FB4" w:rsidRPr="00DC1FB4" w14:paraId="7A9A9D89" w14:textId="77777777" w:rsidTr="00DC1FB4">
        <w:trPr>
          <w:trHeight w:val="315"/>
        </w:trPr>
        <w:tc>
          <w:tcPr>
            <w:tcW w:w="750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150D7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gramEnd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cludes sausages, ham, bacon, canned meat and seafood products.</w:t>
            </w: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737BF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28CF4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63C23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E0035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DC1FB4" w:rsidRPr="00DC1FB4" w14:paraId="4EE2287C" w14:textId="77777777" w:rsidTr="00DC1FB4">
        <w:trPr>
          <w:trHeight w:val="315"/>
        </w:trPr>
        <w:tc>
          <w:tcPr>
            <w:tcW w:w="61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9A7806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f  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proofErr w:type="gramEnd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where meat is the predominant ingredient.  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B3D57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D3787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818DF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F1341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28233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9B358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DC1FB4" w:rsidRPr="00DC1FB4" w14:paraId="601847D9" w14:textId="77777777" w:rsidTr="00DC1FB4">
        <w:trPr>
          <w:trHeight w:val="435"/>
        </w:trPr>
        <w:tc>
          <w:tcPr>
            <w:tcW w:w="10118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37FE01" w14:textId="77777777" w:rsidR="00DC1FB4" w:rsidRPr="00DC1FB4" w:rsidRDefault="00DC1FB4" w:rsidP="00DC1F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gramEnd"/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DC1F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a, cordial, other beverage flavourings and prepared beverages, spreads, herbs, spices, snacks, confectionary.</w:t>
            </w:r>
          </w:p>
        </w:tc>
      </w:tr>
    </w:tbl>
    <w:p w14:paraId="3525FB57" w14:textId="77777777" w:rsidR="00DC1FB4" w:rsidRDefault="00DC1FB4">
      <w:pPr>
        <w:rPr>
          <w:rFonts w:ascii="Times New Roman" w:hAnsi="Times New Roman" w:cs="Times New Roman"/>
          <w:sz w:val="24"/>
          <w:szCs w:val="24"/>
        </w:rPr>
      </w:pPr>
    </w:p>
    <w:p w14:paraId="048A3F10" w14:textId="77777777" w:rsidR="007823BD" w:rsidRDefault="007823B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9962" w:type="dxa"/>
        <w:tblLook w:val="04A0" w:firstRow="1" w:lastRow="0" w:firstColumn="1" w:lastColumn="0" w:noHBand="0" w:noVBand="1"/>
      </w:tblPr>
      <w:tblGrid>
        <w:gridCol w:w="4943"/>
        <w:gridCol w:w="1023"/>
        <w:gridCol w:w="818"/>
        <w:gridCol w:w="566"/>
        <w:gridCol w:w="266"/>
        <w:gridCol w:w="1023"/>
        <w:gridCol w:w="920"/>
        <w:gridCol w:w="566"/>
      </w:tblGrid>
      <w:tr w:rsidR="00105FD0" w:rsidRPr="00105FD0" w14:paraId="0A2D40A6" w14:textId="77777777" w:rsidTr="00105FD0">
        <w:trPr>
          <w:trHeight w:val="315"/>
        </w:trPr>
        <w:tc>
          <w:tcPr>
            <w:tcW w:w="9962" w:type="dxa"/>
            <w:gridSpan w:val="8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D55510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lastRenderedPageBreak/>
              <w:t xml:space="preserve">Table </w:t>
            </w:r>
            <w:r w:rsidRPr="00105FD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t>A3</w:t>
            </w: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. Contribution of iron from food groups in the diets of 20 month old children by breastfeeding status</w:t>
            </w:r>
          </w:p>
        </w:tc>
      </w:tr>
      <w:tr w:rsidR="00105FD0" w:rsidRPr="00105FD0" w14:paraId="08801D72" w14:textId="77777777" w:rsidTr="00105FD0">
        <w:trPr>
          <w:trHeight w:val="315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5E11F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5019" w:type="dxa"/>
            <w:gridSpan w:val="7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6A1A4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Toddlers (n=</w:t>
            </w:r>
            <w:r w:rsidRPr="00105FD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t>400</w:t>
            </w: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)</w:t>
            </w:r>
          </w:p>
        </w:tc>
      </w:tr>
      <w:tr w:rsidR="00105FD0" w:rsidRPr="00105FD0" w14:paraId="1DFB8120" w14:textId="77777777" w:rsidTr="00105FD0">
        <w:trPr>
          <w:trHeight w:val="315"/>
        </w:trPr>
        <w:tc>
          <w:tcPr>
            <w:tcW w:w="494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6629A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2406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316CA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  <w:t xml:space="preserve">Currently breastfeeding </w:t>
            </w:r>
            <w:r w:rsidRPr="00105FD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>(n=34)</w:t>
            </w:r>
          </w:p>
        </w:tc>
        <w:tc>
          <w:tcPr>
            <w:tcW w:w="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226A8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250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CD24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  <w:t xml:space="preserve">Currently not breastfeeding </w:t>
            </w:r>
            <w:r w:rsidRPr="00105FD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>(n=366)</w:t>
            </w:r>
          </w:p>
        </w:tc>
      </w:tr>
      <w:tr w:rsidR="00105FD0" w:rsidRPr="00105FD0" w14:paraId="15EDCE6D" w14:textId="77777777" w:rsidTr="00105FD0">
        <w:trPr>
          <w:trHeight w:val="525"/>
        </w:trPr>
        <w:tc>
          <w:tcPr>
            <w:tcW w:w="49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957D38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Food group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5F1A9F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8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311E2F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56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3CD1B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46CF0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F80D5B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93F97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56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D538B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</w:tr>
      <w:tr w:rsidR="00105FD0" w:rsidRPr="00105FD0" w14:paraId="27E64A2E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4EE6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BF310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88562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1A889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B88DC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E186B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B9911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BCCA3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105FD0" w:rsidRPr="00105FD0" w14:paraId="0BC03E92" w14:textId="77777777" w:rsidTr="00105FD0">
        <w:trPr>
          <w:trHeight w:val="315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88CB2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ormulae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A552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2178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E80A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92C0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AE15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35D2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9BB3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.9</w:t>
            </w:r>
          </w:p>
        </w:tc>
      </w:tr>
      <w:tr w:rsidR="00105FD0" w:rsidRPr="00105FD0" w14:paraId="5B7DC713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D17D1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reast milk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7904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6EE7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698E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3DE2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F80E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FD60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1F34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105FD0" w:rsidRPr="00105FD0" w14:paraId="26128811" w14:textId="77777777" w:rsidTr="00105FD0">
        <w:trPr>
          <w:trHeight w:val="315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B022B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Other infant &amp; toddler </w:t>
            </w:r>
            <w:proofErr w:type="spell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oducts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ECC1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7749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1335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1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BE3C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D37B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EF77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777F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8</w:t>
            </w:r>
          </w:p>
        </w:tc>
      </w:tr>
      <w:tr w:rsidR="00105FD0" w:rsidRPr="00105FD0" w14:paraId="521332AD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AAA46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cereal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31ED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1F42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0F0F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8D10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7D43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4C6F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32B5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</w:tr>
      <w:tr w:rsidR="00105FD0" w:rsidRPr="00105FD0" w14:paraId="1CC81A2D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BF0FD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food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8E11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01E9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3AFD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DFBD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4139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F8A0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FEF9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</w:tr>
      <w:tr w:rsidR="00105FD0" w:rsidRPr="00105FD0" w14:paraId="11CDB1FD" w14:textId="77777777" w:rsidTr="00105FD0">
        <w:trPr>
          <w:trHeight w:val="315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0F668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rink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9C74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DC96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5390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8D67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8A42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DDE2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07FA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105FD0" w:rsidRPr="00105FD0" w14:paraId="1E191BB5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1F0AF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ereal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B1EC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6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86A6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7789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3.3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9298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A9AC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168E3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1B21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.3</w:t>
            </w:r>
          </w:p>
        </w:tc>
      </w:tr>
      <w:tr w:rsidR="00105FD0" w:rsidRPr="00105FD0" w14:paraId="32FA20DE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8A6F3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lours, grain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99AF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A8B4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F3B8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B7E1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1F0B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D19B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13F6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</w:tr>
      <w:tr w:rsidR="00105FD0" w:rsidRPr="00105FD0" w14:paraId="1C61B8A4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BC54E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egular breads, roll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D275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A0A1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11E7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0.9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BAC5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EE33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F808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1D8A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0</w:t>
            </w:r>
          </w:p>
        </w:tc>
      </w:tr>
      <w:tr w:rsidR="00105FD0" w:rsidRPr="00105FD0" w14:paraId="54BECE28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53F1F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nglish muffins; flat, sweet, or savoury bread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3766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24E3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F9D6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630D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C795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7617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2AC7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8</w:t>
            </w:r>
          </w:p>
        </w:tc>
      </w:tr>
      <w:tr w:rsidR="00105FD0" w:rsidRPr="00105FD0" w14:paraId="09A89EF6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7C393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a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6BF9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0A78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784D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4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FF8A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41D7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BAB3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4F57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</w:tr>
      <w:tr w:rsidR="00105FD0" w:rsidRPr="00105FD0" w14:paraId="363B9C98" w14:textId="77777777" w:rsidTr="00105FD0">
        <w:trPr>
          <w:trHeight w:val="315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6EB9B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breakfast cereals, </w:t>
            </w:r>
            <w:proofErr w:type="spell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rs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9618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4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FC8D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9CF6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4.1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68BB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9E70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00C2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FC2A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9.2</w:t>
            </w:r>
          </w:p>
        </w:tc>
      </w:tr>
      <w:tr w:rsidR="00105FD0" w:rsidRPr="00105FD0" w14:paraId="29333177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34CD6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orridge breakfast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76A8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DE2F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9844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3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4BAD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0872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E7E3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E19D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</w:t>
            </w:r>
          </w:p>
        </w:tc>
      </w:tr>
      <w:tr w:rsidR="00105FD0" w:rsidRPr="00105FD0" w14:paraId="13A11FE1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D7793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cereal product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117F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6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16F9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1EBCA" w14:textId="5678B5AE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.8</w:t>
            </w:r>
            <w:r w:rsidRPr="004C51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F5D4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95B4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FBCB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86180" w14:textId="6FDEB3E4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7</w:t>
            </w:r>
            <w:r w:rsidRPr="004C51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</w:tr>
      <w:tr w:rsidR="00105FD0" w:rsidRPr="00105FD0" w14:paraId="5A86D9D8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0ACF2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weet biscuit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77ED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4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A613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043A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08B9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776C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5354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964A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</w:tr>
      <w:tr w:rsidR="00105FD0" w:rsidRPr="00105FD0" w14:paraId="5EC8B04F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00D63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avoury biscuit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E4CB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6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18903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1E6A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933E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841F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6702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8509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</w:tr>
      <w:tr w:rsidR="00105FD0" w:rsidRPr="00105FD0" w14:paraId="696EFA86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09F6A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kes, buns, muffin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081C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E46D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17B4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25DD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6797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E8FD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0FB2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</w:tr>
      <w:tr w:rsidR="00105FD0" w:rsidRPr="00105FD0" w14:paraId="18E97C5E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DE934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rie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859C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6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880E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7044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CCFA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6C65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3791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9CC8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</w:tr>
      <w:tr w:rsidR="00105FD0" w:rsidRPr="00105FD0" w14:paraId="781FFA3D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4E3A3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xed cereal-based dishe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DB49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6C10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8FDA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4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76853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A19A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641C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5642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</w:t>
            </w:r>
          </w:p>
        </w:tc>
      </w:tr>
      <w:tr w:rsidR="00105FD0" w:rsidRPr="00105FD0" w14:paraId="57407A17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000B3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tter-based product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7CDB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9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A99C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9392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2AEA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28DC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556E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4507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</w:tr>
      <w:tr w:rsidR="00105FD0" w:rsidRPr="00105FD0" w14:paraId="4600F32A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8A469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, meat products and dishe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84B1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6010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3636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0.5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9672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6D28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767F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BA62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9</w:t>
            </w:r>
          </w:p>
        </w:tc>
      </w:tr>
      <w:tr w:rsidR="00105FD0" w:rsidRPr="00105FD0" w14:paraId="5A5815C5" w14:textId="77777777" w:rsidTr="00105FD0">
        <w:trPr>
          <w:trHeight w:val="315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D6E6C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1E8B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AB41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C965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5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1B28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B7E4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72B8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E92F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3</w:t>
            </w:r>
          </w:p>
        </w:tc>
      </w:tr>
      <w:tr w:rsidR="00105FD0" w:rsidRPr="00105FD0" w14:paraId="1DF2A342" w14:textId="77777777" w:rsidTr="00105FD0">
        <w:trPr>
          <w:trHeight w:val="315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81371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processed </w:t>
            </w:r>
            <w:proofErr w:type="spell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E869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EB6C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61F8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412A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C424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7345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007A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</w:tr>
      <w:tr w:rsidR="00105FD0" w:rsidRPr="00105FD0" w14:paraId="698670E5" w14:textId="77777777" w:rsidTr="00105FD0">
        <w:trPr>
          <w:trHeight w:val="315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DCBC2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meat </w:t>
            </w:r>
            <w:proofErr w:type="spell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f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E8E7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C65E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DA81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8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57A4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05C0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6F31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7EFC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1</w:t>
            </w:r>
          </w:p>
        </w:tc>
      </w:tr>
      <w:tr w:rsidR="00105FD0" w:rsidRPr="00105FD0" w14:paraId="551AD5F3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5E598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airy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5E15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2C0B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8EF5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8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2F74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4753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1C1C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4DB3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2</w:t>
            </w:r>
          </w:p>
        </w:tc>
      </w:tr>
      <w:tr w:rsidR="00105FD0" w:rsidRPr="00105FD0" w14:paraId="7DAF1C32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EA69F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w's milk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AD5F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0158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73123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4FC0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5A37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CB69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4A44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6</w:t>
            </w:r>
          </w:p>
        </w:tc>
      </w:tr>
      <w:tr w:rsidR="00105FD0" w:rsidRPr="00105FD0" w14:paraId="0F77EB30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9934A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yoghurt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451B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0303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6EAD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D69F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8254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B76E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E434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</w:t>
            </w:r>
          </w:p>
        </w:tc>
      </w:tr>
      <w:tr w:rsidR="00105FD0" w:rsidRPr="00105FD0" w14:paraId="20C0CD6C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6559A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eam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EB22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5B81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44B7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FA02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F80B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994D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0DED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105FD0" w:rsidRPr="00105FD0" w14:paraId="0D5DF561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56561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ese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EF61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448A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4A04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6EEF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A1B5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8FAB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6BA8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</w:tr>
      <w:tr w:rsidR="00105FD0" w:rsidRPr="00105FD0" w14:paraId="3AA2CEC8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B5025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ozen milk product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E875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ADDA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67A0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546E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CC66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4651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7E18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105FD0" w:rsidRPr="00105FD0" w14:paraId="7C90D36C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39BFC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ustard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3D76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B87D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76C3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F78D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B711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DBCB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EB2D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105FD0" w:rsidRPr="00105FD0" w14:paraId="4C2094EF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BE233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milk product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1A40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F8BA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D1BC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F44C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F96C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871D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4104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105FD0" w:rsidRPr="00105FD0" w14:paraId="42E9CFCC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E7050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lastRenderedPageBreak/>
              <w:t>flavoured milk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77E9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00BF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7197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86F7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96A3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CCA7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F6B0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105FD0" w:rsidRPr="00105FD0" w14:paraId="2A8A0769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5A073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91F5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5067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6726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2.4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FAB7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1CA2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5E0F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320B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.3</w:t>
            </w:r>
          </w:p>
        </w:tc>
      </w:tr>
      <w:tr w:rsidR="00105FD0" w:rsidRPr="00105FD0" w14:paraId="1A6A405F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B0A35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Vegetable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35C8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1BFF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E82E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1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FE04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B1AB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DD1E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A4D7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.0</w:t>
            </w:r>
          </w:p>
        </w:tc>
      </w:tr>
      <w:tr w:rsidR="00105FD0" w:rsidRPr="00105FD0" w14:paraId="256A16D1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43F32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egume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9545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4FB6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D4C9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F790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38C7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F8A3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63E8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</w:tr>
      <w:tr w:rsidR="00105FD0" w:rsidRPr="00105FD0" w14:paraId="76574FB6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A0BDE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6297A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2017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F0B6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.0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5015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2981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0960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73EF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.8</w:t>
            </w:r>
          </w:p>
        </w:tc>
      </w:tr>
      <w:tr w:rsidR="00105FD0" w:rsidRPr="00105FD0" w14:paraId="03DB5D26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9EBFC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EE78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6179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3D00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4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F693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52FC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8128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CC34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4</w:t>
            </w:r>
          </w:p>
        </w:tc>
      </w:tr>
      <w:tr w:rsidR="00105FD0" w:rsidRPr="00105FD0" w14:paraId="6BCAF1C6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127B1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uts &amp; seed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C5D36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0A507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7D12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0070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9ADF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3DF8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429F8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</w:tr>
      <w:tr w:rsidR="00105FD0" w:rsidRPr="00105FD0" w14:paraId="3E553979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A1B3C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s &amp; vegetable juice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3B2A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8783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7E85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9F53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189D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0BEF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9D6E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105FD0" w:rsidRPr="00105FD0" w14:paraId="502369D7" w14:textId="77777777" w:rsidTr="00105FD0">
        <w:trPr>
          <w:trHeight w:val="30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AB896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&amp; mineral waters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8465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EFDA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6A4BF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B1790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3E9E4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0D653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B09CB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</w:tr>
      <w:tr w:rsidR="00105FD0" w:rsidRPr="00105FD0" w14:paraId="7E800429" w14:textId="77777777" w:rsidTr="00105FD0">
        <w:trPr>
          <w:trHeight w:val="330"/>
        </w:trPr>
        <w:tc>
          <w:tcPr>
            <w:tcW w:w="49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A046AD" w14:textId="77777777" w:rsidR="00105FD0" w:rsidRPr="00105FD0" w:rsidRDefault="00105FD0" w:rsidP="00105FD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non-core extras/miscellaneous </w:t>
            </w:r>
            <w:proofErr w:type="spell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tems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spellEnd"/>
          </w:p>
        </w:tc>
        <w:tc>
          <w:tcPr>
            <w:tcW w:w="10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C4586E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8137EC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56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4B28E9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6</w:t>
            </w:r>
          </w:p>
        </w:tc>
        <w:tc>
          <w:tcPr>
            <w:tcW w:w="1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6D33C2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676D65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DCA651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56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E5371D" w14:textId="77777777" w:rsidR="00105FD0" w:rsidRPr="00105FD0" w:rsidRDefault="00105FD0" w:rsidP="00105FD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4</w:t>
            </w:r>
          </w:p>
        </w:tc>
      </w:tr>
      <w:tr w:rsidR="00105FD0" w:rsidRPr="00105FD0" w14:paraId="5E8C2F13" w14:textId="77777777" w:rsidTr="00105FD0">
        <w:trPr>
          <w:trHeight w:val="315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2C94AE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  <w:proofErr w:type="gramEnd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ron-fortified products.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08D63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CCEF4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C4521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4B856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0A1AB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70294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A98FF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105FD0" w:rsidRPr="00105FD0" w14:paraId="76D0FBAF" w14:textId="77777777" w:rsidTr="00105FD0">
        <w:trPr>
          <w:trHeight w:val="315"/>
        </w:trPr>
        <w:tc>
          <w:tcPr>
            <w:tcW w:w="59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6CDD5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gramEnd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 juices marketed towards infants and toddlers.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34DBB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9C13E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75E36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60CAB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0C7CC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DC87B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105FD0" w:rsidRPr="00105FD0" w14:paraId="697C4FA0" w14:textId="77777777" w:rsidTr="00105FD0">
        <w:trPr>
          <w:trHeight w:val="315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46315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gramEnd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Includes unfortified and fortified varieties.</w:t>
            </w: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9F5DF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A2C4D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259F7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24A52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A13B6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32AEC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278AC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105FD0" w:rsidRPr="00105FD0" w14:paraId="531F5817" w14:textId="77777777" w:rsidTr="00105FD0">
        <w:trPr>
          <w:trHeight w:val="315"/>
        </w:trPr>
        <w:tc>
          <w:tcPr>
            <w:tcW w:w="734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791C1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gramEnd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Flesh from all meats, poultry, game, finfish, </w:t>
            </w:r>
            <w:proofErr w:type="spell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ustacea</w:t>
            </w:r>
            <w:proofErr w:type="spellEnd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, molluscs and organs.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F70C7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67011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5F3B3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2E45C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105FD0" w:rsidRPr="00105FD0" w14:paraId="247597A1" w14:textId="77777777" w:rsidTr="00105FD0">
        <w:trPr>
          <w:trHeight w:val="315"/>
        </w:trPr>
        <w:tc>
          <w:tcPr>
            <w:tcW w:w="734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34CCF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gramEnd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cludes sausages, ham, bacon, canned meat and seafood products.</w:t>
            </w: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694F6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D93A3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587D7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922B7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105FD0" w:rsidRPr="00105FD0" w14:paraId="3F05B764" w14:textId="77777777" w:rsidTr="00105FD0">
        <w:trPr>
          <w:trHeight w:val="360"/>
        </w:trPr>
        <w:tc>
          <w:tcPr>
            <w:tcW w:w="59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6CA76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f  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proofErr w:type="gramEnd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where meat is the predominant ingredient.  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1FBF1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B15AE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B98D8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347D8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81E35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BB117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105FD0" w:rsidRPr="00105FD0" w14:paraId="527A7111" w14:textId="77777777" w:rsidTr="00105FD0">
        <w:trPr>
          <w:trHeight w:val="315"/>
        </w:trPr>
        <w:tc>
          <w:tcPr>
            <w:tcW w:w="9962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5950B7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gramEnd"/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a, cordial, other beverage flavourings and prepared beverages, spreads, herbs, spices, snacks, confectionary.</w:t>
            </w:r>
          </w:p>
        </w:tc>
      </w:tr>
      <w:tr w:rsidR="00105FD0" w:rsidRPr="00105FD0" w14:paraId="32FC8839" w14:textId="77777777" w:rsidTr="00105FD0">
        <w:trPr>
          <w:trHeight w:val="315"/>
        </w:trPr>
        <w:tc>
          <w:tcPr>
            <w:tcW w:w="9962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08B4B" w14:textId="77777777" w:rsidR="00105FD0" w:rsidRPr="00105FD0" w:rsidRDefault="00105FD0" w:rsidP="00105FD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* </w:t>
            </w:r>
            <w:r w:rsidRPr="00105F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ubcategories and categories do not appear to tally due to rounding.</w:t>
            </w:r>
          </w:p>
        </w:tc>
      </w:tr>
    </w:tbl>
    <w:p w14:paraId="26E1A319" w14:textId="77777777" w:rsidR="00105FD0" w:rsidRDefault="00105FD0">
      <w:pPr>
        <w:rPr>
          <w:rFonts w:ascii="Times New Roman" w:hAnsi="Times New Roman" w:cs="Times New Roman"/>
          <w:sz w:val="24"/>
          <w:szCs w:val="24"/>
        </w:rPr>
      </w:pPr>
    </w:p>
    <w:p w14:paraId="18984E3A" w14:textId="77777777" w:rsidR="001D3937" w:rsidRDefault="001D393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9920" w:type="dxa"/>
        <w:tblLook w:val="04A0" w:firstRow="1" w:lastRow="0" w:firstColumn="1" w:lastColumn="0" w:noHBand="0" w:noVBand="1"/>
      </w:tblPr>
      <w:tblGrid>
        <w:gridCol w:w="4675"/>
        <w:gridCol w:w="967"/>
        <w:gridCol w:w="774"/>
        <w:gridCol w:w="832"/>
        <w:gridCol w:w="266"/>
        <w:gridCol w:w="967"/>
        <w:gridCol w:w="774"/>
        <w:gridCol w:w="832"/>
      </w:tblGrid>
      <w:tr w:rsidR="00781249" w:rsidRPr="00781249" w14:paraId="722813FD" w14:textId="77777777" w:rsidTr="00781249">
        <w:trPr>
          <w:trHeight w:val="315"/>
        </w:trPr>
        <w:tc>
          <w:tcPr>
            <w:tcW w:w="9920" w:type="dxa"/>
            <w:gridSpan w:val="8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D3531C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lastRenderedPageBreak/>
              <w:t xml:space="preserve">Table </w:t>
            </w:r>
            <w:r w:rsidRPr="0078124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t>A4</w:t>
            </w: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. Contribution of iron from food groups in the diets of 9 month old children by age of introduction to solid foods</w:t>
            </w:r>
          </w:p>
        </w:tc>
      </w:tr>
      <w:tr w:rsidR="00781249" w:rsidRPr="00781249" w14:paraId="52DFDEB6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3C14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5245" w:type="dxa"/>
            <w:gridSpan w:val="7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B927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t>Infants (n=458)</w:t>
            </w:r>
          </w:p>
        </w:tc>
      </w:tr>
      <w:tr w:rsidR="00781249" w:rsidRPr="00781249" w14:paraId="40FE2366" w14:textId="77777777" w:rsidTr="00781249">
        <w:trPr>
          <w:trHeight w:val="435"/>
        </w:trPr>
        <w:tc>
          <w:tcPr>
            <w:tcW w:w="46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FDE88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2573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BB8EF4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 xml:space="preserve">Introduced to solid foods before </w:t>
            </w:r>
            <w:r w:rsidRPr="00781249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br/>
              <w:t>6 months (n=319)</w:t>
            </w:r>
          </w:p>
        </w:tc>
        <w:tc>
          <w:tcPr>
            <w:tcW w:w="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BF878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2573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EBF03B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>Introduced to solid foods at or after 6 months (n=139)</w:t>
            </w:r>
          </w:p>
        </w:tc>
      </w:tr>
      <w:tr w:rsidR="00781249" w:rsidRPr="00781249" w14:paraId="6D102A38" w14:textId="77777777" w:rsidTr="00781249">
        <w:trPr>
          <w:trHeight w:val="525"/>
        </w:trPr>
        <w:tc>
          <w:tcPr>
            <w:tcW w:w="46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A0E86D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Food group</w:t>
            </w:r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8019EC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7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134F17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8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202C6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548B3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6E8DD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7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244FD9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8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C0C34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</w:tr>
      <w:tr w:rsidR="00781249" w:rsidRPr="00781249" w14:paraId="07D7C2B3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0A5B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27BF5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A2000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A6A1B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559EF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814A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CCA38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69CBC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0BDF1D25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4FDCD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ormulae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9AB3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94B3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87E9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1.7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C298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1603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48E0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93B9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3.6</w:t>
            </w:r>
          </w:p>
        </w:tc>
      </w:tr>
      <w:tr w:rsidR="00781249" w:rsidRPr="00781249" w14:paraId="796E5675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DC46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reast milk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43A1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6928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001A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C883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254F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236E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2597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</w:tr>
      <w:tr w:rsidR="00781249" w:rsidRPr="00781249" w14:paraId="5EBA04DC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7C3DD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Other infant &amp; toddler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oducts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1A46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D5A0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3075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.3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CB3A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4BF7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33CF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66A5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9.5</w:t>
            </w:r>
          </w:p>
        </w:tc>
      </w:tr>
      <w:tr w:rsidR="00781249" w:rsidRPr="00781249" w14:paraId="29713F72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95ECA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cereal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6305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8717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5943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2.8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3950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8732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74C1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E871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.6</w:t>
            </w:r>
          </w:p>
        </w:tc>
      </w:tr>
      <w:tr w:rsidR="00781249" w:rsidRPr="00781249" w14:paraId="15B56563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BB3D4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food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ECDC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9AF4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6EC8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3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D8CF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53B2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BA1E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E3CF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8</w:t>
            </w:r>
          </w:p>
        </w:tc>
      </w:tr>
      <w:tr w:rsidR="00781249" w:rsidRPr="00781249" w14:paraId="210AB87F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F4D65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rink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9120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4830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2CAF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1BE3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A7B2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34BB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D002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6B076846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4B70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ereal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F628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4026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DF59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4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2EA6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7881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D0BA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43D1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0.2</w:t>
            </w:r>
          </w:p>
        </w:tc>
      </w:tr>
      <w:tr w:rsidR="00781249" w:rsidRPr="00781249" w14:paraId="1A1144C4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840FD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lours, grain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1F19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F0DB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E251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17D4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0072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F2E6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3C09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</w:tr>
      <w:tr w:rsidR="00781249" w:rsidRPr="00781249" w14:paraId="2B25BF84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7E51A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egular breads, roll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CDE6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BF11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D3F5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8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314B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87D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E61B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80AD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0</w:t>
            </w:r>
          </w:p>
        </w:tc>
      </w:tr>
      <w:tr w:rsidR="00781249" w:rsidRPr="00781249" w14:paraId="5D16A6DA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0EEE9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nglish muffins; flat, sweet, or savoury bread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A572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F672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6705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13DA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8284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D431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4B95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</w:tr>
      <w:tr w:rsidR="00781249" w:rsidRPr="00781249" w14:paraId="43B0139E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BE325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5D62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4D26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9BE5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9186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9213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C555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27E9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</w:tr>
      <w:tr w:rsidR="00781249" w:rsidRPr="00781249" w14:paraId="3A3425AB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D726F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breakfast cereals,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rs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BE49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D4DA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8962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7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4F62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4725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244B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348F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.5</w:t>
            </w:r>
          </w:p>
        </w:tc>
      </w:tr>
      <w:tr w:rsidR="00781249" w:rsidRPr="00781249" w14:paraId="23F2A036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5F273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orridge breakfas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3241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D033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2167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5F01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84FB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5E8A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B471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</w:tr>
      <w:tr w:rsidR="00781249" w:rsidRPr="00781249" w14:paraId="2F6CCC82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8F835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cereal produc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6D2C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03D9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7668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61EF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DD6B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3428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B641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</w:tr>
      <w:tr w:rsidR="00781249" w:rsidRPr="00781249" w14:paraId="4ABD4EB0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E697F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weet biscui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217E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C195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4F45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DE63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5086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FEAA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ABC7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781249" w:rsidRPr="00781249" w14:paraId="4CECFF19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0A2E2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avoury biscui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595F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7D53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C663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9484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5D96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12A1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7A12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</w:tr>
      <w:tr w:rsidR="00781249" w:rsidRPr="00781249" w14:paraId="3916BF69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33DF2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kes, buns, muffin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C3AE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D003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E3CA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AE55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CD86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7B2A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E71F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7ECF7C20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9FF34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ri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0427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36BA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5F95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BCC1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0378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F65A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C6EB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517F265D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9D32E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xed cereal-based dish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779C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7C10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5EFE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25FF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967A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9ECA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86F9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</w:tr>
      <w:tr w:rsidR="00781249" w:rsidRPr="00781249" w14:paraId="56B56538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FA484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tter-based produc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7108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2DEB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6149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12BC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9C80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BF16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A2C6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781249" w:rsidRPr="00781249" w14:paraId="6B284921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90969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, meat products and dish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AC27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3D18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9468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2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4D01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FCAA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E9A1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A8FB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5</w:t>
            </w:r>
          </w:p>
        </w:tc>
      </w:tr>
      <w:tr w:rsidR="00781249" w:rsidRPr="00781249" w14:paraId="720A3706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A552D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25F4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D64D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3056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4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2B36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8793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EF8C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C287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</w:t>
            </w:r>
          </w:p>
        </w:tc>
      </w:tr>
      <w:tr w:rsidR="00781249" w:rsidRPr="00781249" w14:paraId="0E42A957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DC570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processed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C0EA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B535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92AA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6917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7D2D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0033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8BDB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781249" w:rsidRPr="00781249" w14:paraId="1DA0B30E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72741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meat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f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9A86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D5AD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1EC0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6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7A16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6D6D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DA0D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0600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3</w:t>
            </w:r>
          </w:p>
        </w:tc>
      </w:tr>
      <w:tr w:rsidR="00781249" w:rsidRPr="00781249" w14:paraId="199B4FE0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1D0A4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air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DF20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AD73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EA58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027D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65FF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C6B4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CA03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</w:tr>
      <w:tr w:rsidR="00781249" w:rsidRPr="00781249" w14:paraId="4A5B0B00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3FB72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w's milk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231A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7F3F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62C5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F932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DADB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F12B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CBA7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5F716767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1E4D4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yoghurt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46D1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9B73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5903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B724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B691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AFDF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D6F3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</w:tr>
      <w:tr w:rsidR="00781249" w:rsidRPr="00781249" w14:paraId="4C7CA1FA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8B802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eam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7D32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D7D3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9FB0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0170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05F6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9D5E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0572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323839F0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EC4BE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ese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E8D7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5929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4FFC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517C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D5C9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61B5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4E87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55966502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371F2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ozen milk produc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72EE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E18A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55B6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0148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0229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AA58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D4D9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2E05DF94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DDEB0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ustard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4BB0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9265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07CB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C8F2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BD68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0F3E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97AB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3694146F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EF879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milk produc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F0D4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D360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EB78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4C86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9278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D650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92CA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29D4DBF5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0BE83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lastRenderedPageBreak/>
              <w:t>flavoured milk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99FC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3564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0E80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274B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55DD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DB93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7C1D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234686C5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700F8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D286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49A8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8874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8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A9A0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3629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A449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58FB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5</w:t>
            </w:r>
          </w:p>
        </w:tc>
      </w:tr>
      <w:tr w:rsidR="00781249" w:rsidRPr="00781249" w14:paraId="545734BF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CFBA5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Vegetabl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EDF1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1D37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97E9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4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9B62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DCD7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FF2C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2482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6</w:t>
            </w:r>
          </w:p>
        </w:tc>
      </w:tr>
      <w:tr w:rsidR="00781249" w:rsidRPr="00781249" w14:paraId="604E3B86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F53C9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egum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E1C0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6733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DE42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7C08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2ED7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DAF7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09CD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</w:tr>
      <w:tr w:rsidR="00781249" w:rsidRPr="00781249" w14:paraId="27614800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E65D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59AA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A152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ABDB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C8D5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6179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4F54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22EF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</w:t>
            </w:r>
          </w:p>
        </w:tc>
      </w:tr>
      <w:tr w:rsidR="00781249" w:rsidRPr="00781249" w14:paraId="2A83688E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3E25E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01D1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8FF9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2A7A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5F94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7C85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DA55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DF95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</w:tr>
      <w:tr w:rsidR="00781249" w:rsidRPr="00781249" w14:paraId="0EC2EE8E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EE349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uts &amp; seed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216E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4616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A421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6BF6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AAC9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BD73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C92A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1C0C8F1F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687EA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s &amp; vegetable juic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9088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9874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76CE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9F07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A426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1F5A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912A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781249" w:rsidRPr="00781249" w14:paraId="1D0BD627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B4991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&amp; mineral water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2071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68E7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3486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DC94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04AB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E393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6202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781249" w:rsidRPr="00781249" w14:paraId="279A5882" w14:textId="77777777" w:rsidTr="00781249">
        <w:trPr>
          <w:trHeight w:val="330"/>
        </w:trPr>
        <w:tc>
          <w:tcPr>
            <w:tcW w:w="46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235E2D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non-core extras/miscellaneous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tems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E0C42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D2FEC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8467D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8F82D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9B114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F299D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04F79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</w:tr>
      <w:tr w:rsidR="00781249" w:rsidRPr="00781249" w14:paraId="6B02388B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423D1B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ron-fortified products.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F1264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18182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249B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3DF0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0FE8B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1E7E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A2E63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1F4D9C24" w14:textId="77777777" w:rsidTr="00781249">
        <w:trPr>
          <w:trHeight w:val="315"/>
        </w:trPr>
        <w:tc>
          <w:tcPr>
            <w:tcW w:w="56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02F9F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 juices marketed towards infants and toddlers.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FBBC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4ADE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FFEF0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4015F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57E98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641F8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673A731A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BCAC5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Includes unfortified and fortified varieties.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EE28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50B5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1E313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12625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135E8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DBE4D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A7294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63FC139F" w14:textId="77777777" w:rsidTr="00781249">
        <w:trPr>
          <w:trHeight w:val="315"/>
        </w:trPr>
        <w:tc>
          <w:tcPr>
            <w:tcW w:w="724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E9665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Flesh from all meats, poultry, game, finfish,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ustacea</w:t>
            </w:r>
            <w:proofErr w:type="spell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, molluscs and organs.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C7462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9CFAF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13E9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C2FA2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79B7A26B" w14:textId="77777777" w:rsidTr="00781249">
        <w:trPr>
          <w:trHeight w:val="315"/>
        </w:trPr>
        <w:tc>
          <w:tcPr>
            <w:tcW w:w="724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99653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cludes sausages, ham, bacon, canned meat and seafood products.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8C6A5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96F4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EA74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3EFEA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7568B80A" w14:textId="77777777" w:rsidTr="00781249">
        <w:trPr>
          <w:trHeight w:val="315"/>
        </w:trPr>
        <w:tc>
          <w:tcPr>
            <w:tcW w:w="56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EEED7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f 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where meat is the predominant ingredient.  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D6D45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5CEA1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4B2C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C6B25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729E7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F7D59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5B30B786" w14:textId="77777777" w:rsidTr="00781249">
        <w:trPr>
          <w:trHeight w:val="315"/>
        </w:trPr>
        <w:tc>
          <w:tcPr>
            <w:tcW w:w="992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694960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a, cordial, other beverage flavourings and prepared beverages, spreads, herbs, spices, snacks, confectionary.</w:t>
            </w:r>
          </w:p>
        </w:tc>
      </w:tr>
    </w:tbl>
    <w:p w14:paraId="58385E5D" w14:textId="77777777" w:rsidR="001E3551" w:rsidRDefault="001E3551">
      <w:pPr>
        <w:rPr>
          <w:rFonts w:ascii="Times New Roman" w:hAnsi="Times New Roman" w:cs="Times New Roman"/>
          <w:sz w:val="24"/>
          <w:szCs w:val="24"/>
        </w:rPr>
      </w:pPr>
    </w:p>
    <w:p w14:paraId="0588E80F" w14:textId="39D68E0B" w:rsidR="00F7648F" w:rsidRDefault="00F7648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9920" w:type="dxa"/>
        <w:tblLook w:val="04A0" w:firstRow="1" w:lastRow="0" w:firstColumn="1" w:lastColumn="0" w:noHBand="0" w:noVBand="1"/>
      </w:tblPr>
      <w:tblGrid>
        <w:gridCol w:w="4675"/>
        <w:gridCol w:w="967"/>
        <w:gridCol w:w="774"/>
        <w:gridCol w:w="832"/>
        <w:gridCol w:w="266"/>
        <w:gridCol w:w="967"/>
        <w:gridCol w:w="774"/>
        <w:gridCol w:w="832"/>
      </w:tblGrid>
      <w:tr w:rsidR="00781249" w:rsidRPr="00781249" w14:paraId="3BA05B7A" w14:textId="77777777" w:rsidTr="00781249">
        <w:trPr>
          <w:trHeight w:val="315"/>
        </w:trPr>
        <w:tc>
          <w:tcPr>
            <w:tcW w:w="9920" w:type="dxa"/>
            <w:gridSpan w:val="8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A0F33D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lastRenderedPageBreak/>
              <w:t>Table A5. Contribution of iron from food groups in the diets of 20 month old children by age of introduction to solid foods</w:t>
            </w:r>
          </w:p>
        </w:tc>
      </w:tr>
      <w:tr w:rsidR="00781249" w:rsidRPr="00781249" w14:paraId="72A4916D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23BE1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</w:pPr>
          </w:p>
        </w:tc>
        <w:tc>
          <w:tcPr>
            <w:tcW w:w="5245" w:type="dxa"/>
            <w:gridSpan w:val="7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1FD11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t>Toddlers (n=403)</w:t>
            </w:r>
          </w:p>
        </w:tc>
      </w:tr>
      <w:tr w:rsidR="00781249" w:rsidRPr="00781249" w14:paraId="3537D071" w14:textId="77777777" w:rsidTr="00781249">
        <w:trPr>
          <w:trHeight w:val="435"/>
        </w:trPr>
        <w:tc>
          <w:tcPr>
            <w:tcW w:w="46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C066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2573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13E3E0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 xml:space="preserve">Introduced to solid foods before </w:t>
            </w:r>
            <w:r w:rsidRPr="00781249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br/>
              <w:t>6 months (n=282)</w:t>
            </w:r>
          </w:p>
        </w:tc>
        <w:tc>
          <w:tcPr>
            <w:tcW w:w="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DDD37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2573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805E53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>Introduced to solid foods at or after 6 months (n=121)</w:t>
            </w:r>
          </w:p>
        </w:tc>
      </w:tr>
      <w:tr w:rsidR="00781249" w:rsidRPr="00781249" w14:paraId="7431B198" w14:textId="77777777" w:rsidTr="00781249">
        <w:trPr>
          <w:trHeight w:val="525"/>
        </w:trPr>
        <w:tc>
          <w:tcPr>
            <w:tcW w:w="46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4447E2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Food group</w:t>
            </w:r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B8671D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7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FCAC6B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8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35FA0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C5A41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F345C5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7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6C6938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8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165E7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</w:tr>
      <w:tr w:rsidR="00781249" w:rsidRPr="00781249" w14:paraId="2ECFFD1F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71C4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51754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CC031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5E701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BC49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29E2B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A9702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01B30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70EAFAB7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E4B53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ormulae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CB0C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6A56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505F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3880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5B16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3C63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7E0E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.9</w:t>
            </w:r>
          </w:p>
        </w:tc>
      </w:tr>
      <w:tr w:rsidR="00781249" w:rsidRPr="00781249" w14:paraId="580325C3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13CAA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reast milk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0F4B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9CC3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CC30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369C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E60B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05F3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2611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781249" w:rsidRPr="00781249" w14:paraId="50E7676C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CA074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Other infant &amp; toddler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oducts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44A3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03C8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E0BD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9DF7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E013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25F6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3790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6</w:t>
            </w:r>
          </w:p>
        </w:tc>
      </w:tr>
      <w:tr w:rsidR="00781249" w:rsidRPr="00781249" w14:paraId="1DE9BAFA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77E90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cereal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F3C7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F9F7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6346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65EB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D5F6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133E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1F89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2</w:t>
            </w:r>
          </w:p>
        </w:tc>
      </w:tr>
      <w:tr w:rsidR="00781249" w:rsidRPr="00781249" w14:paraId="410718E2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6DCAB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food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C496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9315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5A0A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20C2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8FEF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96E6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CE26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4</w:t>
            </w:r>
          </w:p>
        </w:tc>
      </w:tr>
      <w:tr w:rsidR="00781249" w:rsidRPr="00781249" w14:paraId="2D2C9499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2732A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rink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8DCA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6276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22C0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FD65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DD01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50D6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0DDD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5242AAA6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D6A3B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ereal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1193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0831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28AE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6E56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B906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0E15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2B47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3.4</w:t>
            </w:r>
          </w:p>
        </w:tc>
      </w:tr>
      <w:tr w:rsidR="00781249" w:rsidRPr="00781249" w14:paraId="12E72A39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98595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lours, grain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698D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1752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809D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F8C6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9FD7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DCB5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DE3C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</w:tr>
      <w:tr w:rsidR="00781249" w:rsidRPr="00781249" w14:paraId="6ADACEC6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B8EA5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egular breads, roll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C23C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5B9A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0EBC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2FC0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B693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13B0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33F2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4</w:t>
            </w:r>
          </w:p>
        </w:tc>
      </w:tr>
      <w:tr w:rsidR="00781249" w:rsidRPr="00781249" w14:paraId="49771786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B7BD6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nglish muffins; flat, sweet, or savoury bread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AAEF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6F49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36F4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09F6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01D7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833E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C098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3</w:t>
            </w:r>
          </w:p>
        </w:tc>
      </w:tr>
      <w:tr w:rsidR="00781249" w:rsidRPr="00781249" w14:paraId="7092FF4A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E5D72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3E29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87E3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EE92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29F7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B364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CEF5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5EDD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</w:t>
            </w:r>
          </w:p>
        </w:tc>
      </w:tr>
      <w:tr w:rsidR="00781249" w:rsidRPr="00781249" w14:paraId="398D2AE0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8A927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breakfast cereals,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rs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E0CF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44AB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3AA1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9.5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1437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629E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1B46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252B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.7</w:t>
            </w:r>
          </w:p>
        </w:tc>
      </w:tr>
      <w:tr w:rsidR="00781249" w:rsidRPr="00781249" w14:paraId="5E4251B0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2A3C5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orridge breakfas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1B8F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109D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31C1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AD91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7C6C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1EF0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BA98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</w:tr>
      <w:tr w:rsidR="00781249" w:rsidRPr="00781249" w14:paraId="08A4A4E2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4C400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cereal produc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FFF8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ABB7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7249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2</w:t>
            </w:r>
            <w:r w:rsidRPr="004C51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2A21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06CC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8BDE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AB4B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4</w:t>
            </w:r>
            <w:r w:rsidRPr="004C51D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</w:tr>
      <w:tr w:rsidR="00781249" w:rsidRPr="00781249" w14:paraId="4B4E247D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62CFF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weet biscui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903A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D454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69B9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AD20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94EC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F42F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9CDE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</w:tr>
      <w:tr w:rsidR="00781249" w:rsidRPr="00781249" w14:paraId="04B27811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AA103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avoury biscui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F9C2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6302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2138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4B15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4E58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6FE8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E821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</w:tr>
      <w:tr w:rsidR="00781249" w:rsidRPr="00781249" w14:paraId="13A6D9B8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4DC5F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kes, buns, muffin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70B3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5391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CA6A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18F4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2B5B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2114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DF54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</w:tr>
      <w:tr w:rsidR="00781249" w:rsidRPr="00781249" w14:paraId="3C6E93AD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B1B2C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ri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E2AB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9B67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A4AC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4643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4EE8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0013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AA59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</w:tr>
      <w:tr w:rsidR="00781249" w:rsidRPr="00781249" w14:paraId="4ADD9F32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4322E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xed cereal-based dish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602D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82DA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C2C0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1992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E39A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586A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B216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8</w:t>
            </w:r>
          </w:p>
        </w:tc>
      </w:tr>
      <w:tr w:rsidR="00781249" w:rsidRPr="00781249" w14:paraId="42FD7210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12A24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tter-based produc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A6CE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10B9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5D39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2C07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D633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3858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74CE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</w:tr>
      <w:tr w:rsidR="00781249" w:rsidRPr="00781249" w14:paraId="66B6065A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DA23D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, meat products and dish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5AA2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D18D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DFFF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0.5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0773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B9CA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59AA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B707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3</w:t>
            </w:r>
          </w:p>
        </w:tc>
      </w:tr>
      <w:tr w:rsidR="00781249" w:rsidRPr="00781249" w14:paraId="38D823B0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EA068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C9D5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CA0E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6257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4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76A9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11D7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331D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B20D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1</w:t>
            </w:r>
          </w:p>
        </w:tc>
      </w:tr>
      <w:tr w:rsidR="00781249" w:rsidRPr="00781249" w14:paraId="1F546184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DDE45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processed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4D3E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2592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2056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6260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D735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ED58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27EB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4</w:t>
            </w:r>
          </w:p>
        </w:tc>
      </w:tr>
      <w:tr w:rsidR="00781249" w:rsidRPr="00781249" w14:paraId="7E586D9B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DC46C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meat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f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510F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7BFC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3FD3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6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535D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F484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5B1F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89A6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7</w:t>
            </w:r>
          </w:p>
        </w:tc>
      </w:tr>
      <w:tr w:rsidR="00781249" w:rsidRPr="00781249" w14:paraId="28D08D3A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1CDB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air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EC45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03BE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6695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3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38AA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A883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8D9F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E716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8</w:t>
            </w:r>
          </w:p>
        </w:tc>
      </w:tr>
      <w:tr w:rsidR="00781249" w:rsidRPr="00781249" w14:paraId="0BD77729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6AEA1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w's milk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6380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0EAD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F1D9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6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E121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A364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14E4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5101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</w:tr>
      <w:tr w:rsidR="00781249" w:rsidRPr="00781249" w14:paraId="2724DC21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31ED5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yoghurt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2C16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22EB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7C37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30FB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EA4A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EF43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C4E4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</w:t>
            </w:r>
          </w:p>
        </w:tc>
      </w:tr>
      <w:tr w:rsidR="00781249" w:rsidRPr="00781249" w14:paraId="688C60F9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DB701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eam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2731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6D98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4008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46DB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1F44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5FA3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E3FA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106F7694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12DF6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ese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D19B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0A2A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CAF5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F922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7555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0A1C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BF0B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</w:tr>
      <w:tr w:rsidR="00781249" w:rsidRPr="00781249" w14:paraId="6BB4749E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4BF2B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ozen milk produc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69F5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B10A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B179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58AF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0468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D552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8529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781249" w:rsidRPr="00781249" w14:paraId="78C12E74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AB97B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ustard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A47E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42BF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6DF5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40E0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B56E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1710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ABBB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5D265AE5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00E74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milk produc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74AC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CE84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7847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0DA1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C561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E813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13B2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42A9AF77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9F16A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lastRenderedPageBreak/>
              <w:t>flavoured milk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F2A6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A826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A03E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4CE9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68BF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4480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C822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781249" w:rsidRPr="00781249" w14:paraId="740F8F18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D42F9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EFCA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FADB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76F6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.5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90E1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F76F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44C1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8883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1</w:t>
            </w:r>
          </w:p>
        </w:tc>
      </w:tr>
      <w:tr w:rsidR="00781249" w:rsidRPr="00781249" w14:paraId="68744A9D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188B4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Vegetabl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613F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8DBD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7DE7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.4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F518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6918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92BA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C701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.2</w:t>
            </w:r>
          </w:p>
        </w:tc>
      </w:tr>
      <w:tr w:rsidR="00781249" w:rsidRPr="00781249" w14:paraId="647FD7C0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F4E5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egum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D294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4B80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47925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0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87ED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70EC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F51E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68BD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3</w:t>
            </w:r>
          </w:p>
        </w:tc>
      </w:tr>
      <w:tr w:rsidR="00781249" w:rsidRPr="00781249" w14:paraId="3C751F11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4CB61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AFE8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4A83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7026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.7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405F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5481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A99A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48D1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.9</w:t>
            </w:r>
          </w:p>
        </w:tc>
      </w:tr>
      <w:tr w:rsidR="00781249" w:rsidRPr="00781249" w14:paraId="4623E26A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5B11B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8422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EE15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83E51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B969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D3802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A890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8C03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</w:tr>
      <w:tr w:rsidR="00781249" w:rsidRPr="00781249" w14:paraId="6A4C00F6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1D8D1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uts &amp; seed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7C1BC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0342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D4A0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DDF9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8412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975EE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DD47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</w:tr>
      <w:tr w:rsidR="00781249" w:rsidRPr="00781249" w14:paraId="033760EB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DDE9F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s &amp; vegetable juic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239E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418FB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F0DE7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5440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F12E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55D18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1438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781249" w:rsidRPr="00781249" w14:paraId="2331F816" w14:textId="77777777" w:rsidTr="00781249">
        <w:trPr>
          <w:trHeight w:val="300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DBB8F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&amp; mineral water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152E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5BBA3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C28A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FFFE9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9496F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3259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5921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</w:tr>
      <w:tr w:rsidR="00781249" w:rsidRPr="00781249" w14:paraId="69F1E818" w14:textId="77777777" w:rsidTr="00781249">
        <w:trPr>
          <w:trHeight w:val="330"/>
        </w:trPr>
        <w:tc>
          <w:tcPr>
            <w:tcW w:w="46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073058" w14:textId="77777777" w:rsidR="00781249" w:rsidRPr="00781249" w:rsidRDefault="00781249" w:rsidP="0078124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non-core extras/miscellaneous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tems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spellEnd"/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D67D5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92E5C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867444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1</w:t>
            </w:r>
          </w:p>
        </w:tc>
        <w:tc>
          <w:tcPr>
            <w:tcW w:w="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270E2D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57940A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D70640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177BB6" w14:textId="77777777" w:rsidR="00781249" w:rsidRPr="00781249" w:rsidRDefault="00781249" w:rsidP="007812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6</w:t>
            </w:r>
          </w:p>
        </w:tc>
      </w:tr>
      <w:tr w:rsidR="00781249" w:rsidRPr="00781249" w14:paraId="3CC7F4BE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61C354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ron-fortified products.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F227D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AFF5D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34E81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77BC9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4AE73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56937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22AFC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18B4554F" w14:textId="77777777" w:rsidTr="00781249">
        <w:trPr>
          <w:trHeight w:val="315"/>
        </w:trPr>
        <w:tc>
          <w:tcPr>
            <w:tcW w:w="56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4E5C7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 juices marketed towards infants and toddlers.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FEB71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83A53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247C2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7D3DC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79ED3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4E0E4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098F46B7" w14:textId="77777777" w:rsidTr="00781249">
        <w:trPr>
          <w:trHeight w:val="315"/>
        </w:trPr>
        <w:tc>
          <w:tcPr>
            <w:tcW w:w="4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9804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Includes unfortified and fortified varieties.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C0A8E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D9160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ED4AA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1277F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4ED48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FBB33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D5769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7F96116D" w14:textId="77777777" w:rsidTr="00781249">
        <w:trPr>
          <w:trHeight w:val="315"/>
        </w:trPr>
        <w:tc>
          <w:tcPr>
            <w:tcW w:w="724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89FB7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Flesh from all meats, poultry, game, finfish, </w:t>
            </w:r>
            <w:proofErr w:type="spell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ustacea</w:t>
            </w:r>
            <w:proofErr w:type="spell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, molluscs and organs.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4030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4EB53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4A997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AE8EA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6FF17555" w14:textId="77777777" w:rsidTr="00781249">
        <w:trPr>
          <w:trHeight w:val="315"/>
        </w:trPr>
        <w:tc>
          <w:tcPr>
            <w:tcW w:w="724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77A2F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cludes sausages, ham, bacon, canned meat and seafood products.</w:t>
            </w: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73304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D0769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1EA6F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B935F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5D393DD0" w14:textId="77777777" w:rsidTr="00781249">
        <w:trPr>
          <w:trHeight w:val="300"/>
        </w:trPr>
        <w:tc>
          <w:tcPr>
            <w:tcW w:w="564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F2535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f 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where meat is the predominant ingredient.  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32850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E5888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7409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5728A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7ECE1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737ED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781249" w:rsidRPr="00781249" w14:paraId="7A02D4E3" w14:textId="77777777" w:rsidTr="00781249">
        <w:trPr>
          <w:trHeight w:val="315"/>
        </w:trPr>
        <w:tc>
          <w:tcPr>
            <w:tcW w:w="992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052FAC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gramEnd"/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a, cordial, other beverage flavourings and prepared beverages, spreads, herbs, spices, snacks, confectionary.</w:t>
            </w:r>
          </w:p>
        </w:tc>
      </w:tr>
      <w:tr w:rsidR="00781249" w:rsidRPr="00781249" w14:paraId="0580CF02" w14:textId="77777777" w:rsidTr="00781249">
        <w:trPr>
          <w:trHeight w:val="315"/>
        </w:trPr>
        <w:tc>
          <w:tcPr>
            <w:tcW w:w="992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AE0EF6" w14:textId="77777777" w:rsidR="00781249" w:rsidRPr="00781249" w:rsidRDefault="00781249" w:rsidP="0078124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* </w:t>
            </w:r>
            <w:r w:rsidRPr="0078124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ubcategories and categories do not appear to tally due to rounding.</w:t>
            </w:r>
          </w:p>
        </w:tc>
      </w:tr>
    </w:tbl>
    <w:p w14:paraId="419EDD70" w14:textId="77777777" w:rsidR="00781249" w:rsidRDefault="00781249">
      <w:pPr>
        <w:rPr>
          <w:rFonts w:ascii="Times New Roman" w:hAnsi="Times New Roman" w:cs="Times New Roman"/>
          <w:sz w:val="24"/>
          <w:szCs w:val="24"/>
        </w:rPr>
      </w:pPr>
    </w:p>
    <w:p w14:paraId="703B4BDB" w14:textId="14F7DF9D" w:rsidR="00F7648F" w:rsidRDefault="00F7648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10221" w:type="dxa"/>
        <w:tblLook w:val="04A0" w:firstRow="1" w:lastRow="0" w:firstColumn="1" w:lastColumn="0" w:noHBand="0" w:noVBand="1"/>
      </w:tblPr>
      <w:tblGrid>
        <w:gridCol w:w="4914"/>
        <w:gridCol w:w="978"/>
        <w:gridCol w:w="783"/>
        <w:gridCol w:w="842"/>
        <w:gridCol w:w="266"/>
        <w:gridCol w:w="978"/>
        <w:gridCol w:w="783"/>
        <w:gridCol w:w="842"/>
      </w:tblGrid>
      <w:tr w:rsidR="003F44E8" w:rsidRPr="003F44E8" w14:paraId="299EC06F" w14:textId="77777777" w:rsidTr="003F44E8">
        <w:trPr>
          <w:trHeight w:val="315"/>
        </w:trPr>
        <w:tc>
          <w:tcPr>
            <w:tcW w:w="10221" w:type="dxa"/>
            <w:gridSpan w:val="8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72150F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lastRenderedPageBreak/>
              <w:t>Table A6. Contribution of iron from food groups in the diets of 9 month old children by sex</w:t>
            </w:r>
          </w:p>
        </w:tc>
      </w:tr>
      <w:tr w:rsidR="003F44E8" w:rsidRPr="003F44E8" w14:paraId="2786C991" w14:textId="77777777" w:rsidTr="003F44E8">
        <w:trPr>
          <w:trHeight w:val="315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93006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</w:pPr>
          </w:p>
        </w:tc>
        <w:tc>
          <w:tcPr>
            <w:tcW w:w="5307" w:type="dxa"/>
            <w:gridSpan w:val="7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C43DE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t>Infants (n=485)</w:t>
            </w:r>
          </w:p>
        </w:tc>
      </w:tr>
      <w:tr w:rsidR="003F44E8" w:rsidRPr="003F44E8" w14:paraId="3DC55076" w14:textId="77777777" w:rsidTr="003F44E8">
        <w:trPr>
          <w:trHeight w:val="285"/>
        </w:trPr>
        <w:tc>
          <w:tcPr>
            <w:tcW w:w="491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F77A5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2603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5CDE91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>Female (n=229)</w:t>
            </w:r>
          </w:p>
        </w:tc>
        <w:tc>
          <w:tcPr>
            <w:tcW w:w="1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73931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2603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DE7F4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>Male (n=256)</w:t>
            </w:r>
          </w:p>
        </w:tc>
      </w:tr>
      <w:tr w:rsidR="003F44E8" w:rsidRPr="003F44E8" w14:paraId="40C34F2A" w14:textId="77777777" w:rsidTr="003F44E8">
        <w:trPr>
          <w:trHeight w:val="525"/>
        </w:trPr>
        <w:tc>
          <w:tcPr>
            <w:tcW w:w="49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AC82E7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Food group</w:t>
            </w:r>
          </w:p>
        </w:tc>
        <w:tc>
          <w:tcPr>
            <w:tcW w:w="97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626AF0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7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516B5C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49742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1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F8FD1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97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21232C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7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3394F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E6FEA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</w:tr>
      <w:tr w:rsidR="003F44E8" w:rsidRPr="003F44E8" w14:paraId="2E42C3D3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0CE9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1F92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12564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43256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BF23F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92F08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E1F13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AD539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03488B1B" w14:textId="77777777" w:rsidTr="003F44E8">
        <w:trPr>
          <w:trHeight w:val="315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F4081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ormulae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A805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942A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F908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3.6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7A4C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8CF5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80CA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A7C1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1.9</w:t>
            </w:r>
          </w:p>
        </w:tc>
      </w:tr>
      <w:tr w:rsidR="003F44E8" w:rsidRPr="003F44E8" w14:paraId="19E3CE88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D361F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reast milk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1F64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25A1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7CD3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8D0A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9ABC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FB69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D0C7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</w:tr>
      <w:tr w:rsidR="003F44E8" w:rsidRPr="003F44E8" w14:paraId="54930C55" w14:textId="77777777" w:rsidTr="003F44E8">
        <w:trPr>
          <w:trHeight w:val="315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6EBB5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Other infant &amp; toddler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oducts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D505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05F1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DD43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.6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4404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2403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6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5DA0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99E1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7.5</w:t>
            </w:r>
          </w:p>
        </w:tc>
      </w:tr>
      <w:tr w:rsidR="003F44E8" w:rsidRPr="003F44E8" w14:paraId="0517C6E2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CFE42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cereal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2FA9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4AA8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DF86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3.6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00DB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C08F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FD40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4E4B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4.1</w:t>
            </w:r>
          </w:p>
        </w:tc>
      </w:tr>
      <w:tr w:rsidR="003F44E8" w:rsidRPr="003F44E8" w14:paraId="196159BD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5839F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food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75B7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C522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9447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0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3707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DDDF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9460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0CA6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4</w:t>
            </w:r>
          </w:p>
        </w:tc>
      </w:tr>
      <w:tr w:rsidR="003F44E8" w:rsidRPr="003F44E8" w14:paraId="29AF1EA8" w14:textId="77777777" w:rsidTr="003F44E8">
        <w:trPr>
          <w:trHeight w:val="315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C615B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rink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spellEnd"/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FB4A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2474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55C1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B9EE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BB9A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DAB7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884E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25FC837D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7E83A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ereal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4C0B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185B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4A76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2.0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657E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6478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3CCE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7B9B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3.5</w:t>
            </w:r>
          </w:p>
        </w:tc>
      </w:tr>
      <w:tr w:rsidR="003F44E8" w:rsidRPr="003F44E8" w14:paraId="743B4B88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D1C5D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lours, grain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6005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7DA4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EADD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0D4B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D841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139C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15AF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</w:tr>
      <w:tr w:rsidR="003F44E8" w:rsidRPr="003F44E8" w14:paraId="0DBE3924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D9B24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egular breads, roll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57BE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0611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933A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3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E688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CCFF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4320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FAF1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7</w:t>
            </w:r>
          </w:p>
        </w:tc>
      </w:tr>
      <w:tr w:rsidR="003F44E8" w:rsidRPr="003F44E8" w14:paraId="3A2A92D8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2DDBD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nglish muffins; flat, sweet, or savoury bread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1765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51FB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FDB2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7F95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4FD4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49CA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9832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</w:tr>
      <w:tr w:rsidR="003F44E8" w:rsidRPr="003F44E8" w14:paraId="20151536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02A2F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a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F0C0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CBF1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C5DD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9556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D344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B003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47DA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</w:tr>
      <w:tr w:rsidR="003F44E8" w:rsidRPr="003F44E8" w14:paraId="0A580B9D" w14:textId="77777777" w:rsidTr="003F44E8">
        <w:trPr>
          <w:trHeight w:val="315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B6C2A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breakfast cereals,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rs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spellEnd"/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1864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88D9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D686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.3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BCD6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3BE1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F36E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9A2D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2</w:t>
            </w:r>
          </w:p>
        </w:tc>
      </w:tr>
      <w:tr w:rsidR="003F44E8" w:rsidRPr="003F44E8" w14:paraId="204AE2D2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237C9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orridge breakfast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30B3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2E85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75E5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C080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DB4B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A89B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275B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</w:tr>
      <w:tr w:rsidR="003F44E8" w:rsidRPr="003F44E8" w14:paraId="111D5A24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C56FF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cereal product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2642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82A9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7C71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  <w:r w:rsidRPr="002D18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C9E9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C97F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DBBE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EBED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</w:tr>
      <w:tr w:rsidR="003F44E8" w:rsidRPr="003F44E8" w14:paraId="7E3F27E6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7C490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weet biscuit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C859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E551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4102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C811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1D9F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323C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F933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3F44E8" w:rsidRPr="003F44E8" w14:paraId="731AC395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AA5FA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avoury biscuit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E58B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F1A3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E45E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C0A5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6065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D59A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4F15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3F44E8" w:rsidRPr="003F44E8" w14:paraId="5EF9EC7D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E2170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kes, buns, muffin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5BEB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199E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A8B6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2259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8D66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6821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88CA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3F44E8" w:rsidRPr="003F44E8" w14:paraId="4D6DD8AC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26C39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rie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EA75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780C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39AD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840C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A439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F2F4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483B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393CFA21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E2C7C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xed cereal-based dishe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D370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531A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DD3C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1DDB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3BBA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3C1F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55D6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</w:tr>
      <w:tr w:rsidR="003F44E8" w:rsidRPr="003F44E8" w14:paraId="70BAFDF9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4A94A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tter-based product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F6BE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B45A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CBFA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0962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C0F2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E60F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A27E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35FF9A6A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E26ED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, meat products and dishe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83A7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80EC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B7B1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2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E5EB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3D31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5FFE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840E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2</w:t>
            </w:r>
          </w:p>
        </w:tc>
      </w:tr>
      <w:tr w:rsidR="003F44E8" w:rsidRPr="003F44E8" w14:paraId="69AA6884" w14:textId="77777777" w:rsidTr="003F44E8">
        <w:trPr>
          <w:trHeight w:val="315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3B7F0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spellEnd"/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44D7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C17C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8454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2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7239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D2D6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472B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167D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</w:tr>
      <w:tr w:rsidR="003F44E8" w:rsidRPr="003F44E8" w14:paraId="415D3D88" w14:textId="77777777" w:rsidTr="003F44E8">
        <w:trPr>
          <w:trHeight w:val="315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88AFC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processed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spellEnd"/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8C92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8B9D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DAE6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80AE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6C17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9D17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6BCF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</w:tr>
      <w:tr w:rsidR="003F44E8" w:rsidRPr="003F44E8" w14:paraId="2CC20BE7" w14:textId="77777777" w:rsidTr="003F44E8">
        <w:trPr>
          <w:trHeight w:val="315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E5B68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meat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f</w:t>
            </w:r>
            <w:proofErr w:type="spellEnd"/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565D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FF63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670E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8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6399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C305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8702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422A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8</w:t>
            </w:r>
          </w:p>
        </w:tc>
      </w:tr>
      <w:tr w:rsidR="003F44E8" w:rsidRPr="003F44E8" w14:paraId="2E667C73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F6F6A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airy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20ED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F7BE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1698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9DEE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9C1D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E91E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100C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</w:tr>
      <w:tr w:rsidR="003F44E8" w:rsidRPr="003F44E8" w14:paraId="4C4CFD2D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1122F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w's milk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356B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2627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7C9E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A04D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8054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FE4A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32B9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3F44E8" w:rsidRPr="003F44E8" w14:paraId="635B83EF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98AB4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yoghurt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AEFA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9F3A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60B4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BEEC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2FF8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2F98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C5F9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</w:tr>
      <w:tr w:rsidR="003F44E8" w:rsidRPr="003F44E8" w14:paraId="72318E02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1597D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eam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2FF4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9269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9F46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1D7D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1B3B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822E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01DB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555272B6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1E553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ese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7921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B8C3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DEA8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9FAE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B57E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8B0B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FDD8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3F44E8" w:rsidRPr="003F44E8" w14:paraId="740027EE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794D2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ozen milk product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51AE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6B96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2C2C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77F3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87E4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0679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20B8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4106B1E2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8CE05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ustard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479B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D805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2AD2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8A50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0CA4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DB90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F045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338675F5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305FE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milk product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9A16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2259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7FF3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6F57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496B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6263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5205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224B0E2C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8155D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lavoured milk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8771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C785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10E5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0526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562B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94D5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8DF4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543521D4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B843A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lastRenderedPageBreak/>
              <w:t>Fruit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C818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21DC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DB0F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6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BB54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51BD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9B47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C026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7</w:t>
            </w:r>
          </w:p>
        </w:tc>
      </w:tr>
      <w:tr w:rsidR="003F44E8" w:rsidRPr="003F44E8" w14:paraId="6B2961EB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F97F6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Vegetable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578F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E188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F145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2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BEA4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87B9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B341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AA78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0</w:t>
            </w:r>
          </w:p>
        </w:tc>
      </w:tr>
      <w:tr w:rsidR="003F44E8" w:rsidRPr="003F44E8" w14:paraId="1EFF59AE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E74F3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egume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95C6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BACB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EEB7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CD48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323A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A9B5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77B3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</w:tr>
      <w:tr w:rsidR="003F44E8" w:rsidRPr="003F44E8" w14:paraId="0F500338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03A7B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06B7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73B1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4096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889A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5CD7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758F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CF1A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</w:tr>
      <w:tr w:rsidR="003F44E8" w:rsidRPr="003F44E8" w14:paraId="12211107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82395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9D35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E4E2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9374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AD4C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2518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E837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5EA0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</w:tr>
      <w:tr w:rsidR="003F44E8" w:rsidRPr="003F44E8" w14:paraId="2D0F81D2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6F4BD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uts &amp; seed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7BD2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0F18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F099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F79C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FF9F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68DA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4BCE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72C43479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42CF4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s &amp; vegetable juice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D7A6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DEBF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1D95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CA9F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03E4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1C4F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F1BA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3F44E8" w:rsidRPr="003F44E8" w14:paraId="19BA72AF" w14:textId="77777777" w:rsidTr="003F44E8">
        <w:trPr>
          <w:trHeight w:val="300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DF440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&amp; mineral waters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0237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DCC4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261C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F2DD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F9E8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164B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1280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</w:tr>
      <w:tr w:rsidR="003F44E8" w:rsidRPr="003F44E8" w14:paraId="4DA6361A" w14:textId="77777777" w:rsidTr="003F44E8">
        <w:trPr>
          <w:trHeight w:val="330"/>
        </w:trPr>
        <w:tc>
          <w:tcPr>
            <w:tcW w:w="49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CE75FF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non-core extras/miscellaneous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tems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spellEnd"/>
          </w:p>
        </w:tc>
        <w:tc>
          <w:tcPr>
            <w:tcW w:w="97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9189F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6753E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0B7A9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</w:t>
            </w:r>
          </w:p>
        </w:tc>
        <w:tc>
          <w:tcPr>
            <w:tcW w:w="1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6B0EB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97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20086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EF184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844DB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</w:tr>
      <w:tr w:rsidR="003F44E8" w:rsidRPr="003F44E8" w14:paraId="04C481C1" w14:textId="77777777" w:rsidTr="003F44E8">
        <w:trPr>
          <w:trHeight w:val="315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766E5D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ron-fortified products.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4EDB4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FFF6A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643FF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B7A35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C24BC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A2633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84D91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75DF5C55" w14:textId="77777777" w:rsidTr="003F44E8">
        <w:trPr>
          <w:trHeight w:val="315"/>
        </w:trPr>
        <w:tc>
          <w:tcPr>
            <w:tcW w:w="58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286EF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 juices marketed towards infants and toddlers.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F2CA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1EF59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7F588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35831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B3E52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2A6A2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7D46F670" w14:textId="77777777" w:rsidTr="003F44E8">
        <w:trPr>
          <w:trHeight w:val="315"/>
        </w:trPr>
        <w:tc>
          <w:tcPr>
            <w:tcW w:w="49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60DA9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Includes unfortified and fortified varieties.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6CBB5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1CB41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F30B1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BB2FD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E9910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2A5C0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D6D4D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55F7C2CC" w14:textId="77777777" w:rsidTr="003F44E8">
        <w:trPr>
          <w:trHeight w:val="315"/>
        </w:trPr>
        <w:tc>
          <w:tcPr>
            <w:tcW w:w="751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9343B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Flesh from all meats, poultry, game, finfish,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ustacea</w:t>
            </w:r>
            <w:proofErr w:type="spell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, molluscs and organs.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5738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EEA4C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F4C0A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4DABA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63EC81C8" w14:textId="77777777" w:rsidTr="003F44E8">
        <w:trPr>
          <w:trHeight w:val="315"/>
        </w:trPr>
        <w:tc>
          <w:tcPr>
            <w:tcW w:w="751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8F2EA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cludes sausages, ham, bacon, canned meat and seafood products.</w:t>
            </w: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BB694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80EC1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AC46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E59EB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23859181" w14:textId="77777777" w:rsidTr="003F44E8">
        <w:trPr>
          <w:trHeight w:val="345"/>
        </w:trPr>
        <w:tc>
          <w:tcPr>
            <w:tcW w:w="58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BD32A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f 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where meat is the predominant ingredient.  </w:t>
            </w: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0AF40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FFE8B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5189A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D9A52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6157B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2D36C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69BE0F66" w14:textId="77777777" w:rsidTr="003F44E8">
        <w:trPr>
          <w:trHeight w:val="315"/>
        </w:trPr>
        <w:tc>
          <w:tcPr>
            <w:tcW w:w="10221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2BCF57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a, cordial, other beverage flavourings and prepared beverages, spreads, herbs, spices, snacks, confectionary.</w:t>
            </w:r>
          </w:p>
        </w:tc>
      </w:tr>
      <w:tr w:rsidR="003F44E8" w:rsidRPr="003F44E8" w14:paraId="2DD974A9" w14:textId="77777777" w:rsidTr="003F44E8">
        <w:trPr>
          <w:trHeight w:val="315"/>
        </w:trPr>
        <w:tc>
          <w:tcPr>
            <w:tcW w:w="10221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61B13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*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ubcategories and categories do not appear to tally due to rounding.</w:t>
            </w:r>
          </w:p>
        </w:tc>
      </w:tr>
    </w:tbl>
    <w:p w14:paraId="34638DCC" w14:textId="77777777" w:rsidR="003F44E8" w:rsidRDefault="003F44E8">
      <w:pPr>
        <w:rPr>
          <w:rFonts w:ascii="Times New Roman" w:hAnsi="Times New Roman" w:cs="Times New Roman"/>
          <w:sz w:val="24"/>
          <w:szCs w:val="24"/>
        </w:rPr>
      </w:pPr>
    </w:p>
    <w:p w14:paraId="2FBC158A" w14:textId="6B10ABDB" w:rsidR="00F7648F" w:rsidRDefault="00F7648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9961" w:type="dxa"/>
        <w:tblLook w:val="04A0" w:firstRow="1" w:lastRow="0" w:firstColumn="1" w:lastColumn="0" w:noHBand="0" w:noVBand="1"/>
      </w:tblPr>
      <w:tblGrid>
        <w:gridCol w:w="4705"/>
        <w:gridCol w:w="969"/>
        <w:gridCol w:w="775"/>
        <w:gridCol w:w="834"/>
        <w:gridCol w:w="266"/>
        <w:gridCol w:w="969"/>
        <w:gridCol w:w="775"/>
        <w:gridCol w:w="834"/>
      </w:tblGrid>
      <w:tr w:rsidR="003F44E8" w:rsidRPr="003F44E8" w14:paraId="604401F6" w14:textId="77777777" w:rsidTr="003F44E8">
        <w:trPr>
          <w:trHeight w:val="315"/>
        </w:trPr>
        <w:tc>
          <w:tcPr>
            <w:tcW w:w="9961" w:type="dxa"/>
            <w:gridSpan w:val="8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71BBF3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lastRenderedPageBreak/>
              <w:t xml:space="preserve">Table </w:t>
            </w:r>
            <w:r w:rsidRPr="003F44E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t>A7</w:t>
            </w: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. Contribution of iron from food groups in the diets of 20 month old children by sex</w:t>
            </w:r>
          </w:p>
        </w:tc>
      </w:tr>
      <w:tr w:rsidR="003F44E8" w:rsidRPr="003F44E8" w14:paraId="19109E79" w14:textId="77777777" w:rsidTr="003F44E8">
        <w:trPr>
          <w:trHeight w:val="315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C2C69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5256" w:type="dxa"/>
            <w:gridSpan w:val="7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10942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AU"/>
              </w:rPr>
              <w:t>Toddlers (n=423)</w:t>
            </w:r>
          </w:p>
        </w:tc>
      </w:tr>
      <w:tr w:rsidR="003F44E8" w:rsidRPr="003F44E8" w14:paraId="1753CE57" w14:textId="77777777" w:rsidTr="003F44E8">
        <w:trPr>
          <w:trHeight w:val="285"/>
        </w:trPr>
        <w:tc>
          <w:tcPr>
            <w:tcW w:w="470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C3690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257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E60B6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>Female (n=191)</w:t>
            </w:r>
          </w:p>
        </w:tc>
        <w:tc>
          <w:tcPr>
            <w:tcW w:w="1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50472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257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2C5BF9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AU"/>
              </w:rPr>
              <w:t>Male (n=232)</w:t>
            </w:r>
          </w:p>
        </w:tc>
      </w:tr>
      <w:tr w:rsidR="003F44E8" w:rsidRPr="003F44E8" w14:paraId="445162D5" w14:textId="77777777" w:rsidTr="003F44E8">
        <w:trPr>
          <w:trHeight w:val="525"/>
        </w:trPr>
        <w:tc>
          <w:tcPr>
            <w:tcW w:w="47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1F903D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Food group</w:t>
            </w:r>
          </w:p>
        </w:tc>
        <w:tc>
          <w:tcPr>
            <w:tcW w:w="9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6ED233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7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26CD18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8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E9B4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  <w:tc>
          <w:tcPr>
            <w:tcW w:w="1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88DDF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9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9B85CB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Mean (mg/d)</w:t>
            </w:r>
          </w:p>
        </w:tc>
        <w:tc>
          <w:tcPr>
            <w:tcW w:w="7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0CAC35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SD</w:t>
            </w:r>
          </w:p>
        </w:tc>
        <w:tc>
          <w:tcPr>
            <w:tcW w:w="8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B56E3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  <w:t>%</w:t>
            </w:r>
          </w:p>
        </w:tc>
      </w:tr>
      <w:tr w:rsidR="003F44E8" w:rsidRPr="003F44E8" w14:paraId="62214EEB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96A1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78643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6A1F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150A3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F3C01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DD472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BEA56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9C5AD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08911562" w14:textId="77777777" w:rsidTr="003F44E8">
        <w:trPr>
          <w:trHeight w:val="315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D7BB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ormulae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0F0D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4CA5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2474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0.0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5AEC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E306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3B6C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80EE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.5</w:t>
            </w:r>
          </w:p>
        </w:tc>
      </w:tr>
      <w:tr w:rsidR="003F44E8" w:rsidRPr="003F44E8" w14:paraId="4209BAA8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DF312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reast milk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2C24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49F6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3D1F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AB64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F17C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F4B3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5397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0FA40CD7" w14:textId="77777777" w:rsidTr="003F44E8">
        <w:trPr>
          <w:trHeight w:val="315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A9C9F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Other infant &amp; toddler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oducts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72E3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4E57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51A2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4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9C62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39A8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C67D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8766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0</w:t>
            </w:r>
          </w:p>
        </w:tc>
      </w:tr>
      <w:tr w:rsidR="003F44E8" w:rsidRPr="003F44E8" w14:paraId="32250090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D5465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cereal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B7AA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E7D2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49C3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88E7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D56F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D703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6897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4</w:t>
            </w:r>
          </w:p>
        </w:tc>
      </w:tr>
      <w:tr w:rsidR="003F44E8" w:rsidRPr="003F44E8" w14:paraId="49A8FC08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355B9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fant &amp; toddler food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C8A0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6FC2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3B84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0AB6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C1F5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BB27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B236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</w:tr>
      <w:tr w:rsidR="003F44E8" w:rsidRPr="003F44E8" w14:paraId="03BF85AD" w14:textId="77777777" w:rsidTr="003F44E8">
        <w:trPr>
          <w:trHeight w:val="315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996CB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infant &amp; toddler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rink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spellEnd"/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AEC6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CBCA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F4A1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8FC0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9D64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D9EE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5162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32B42D32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7F777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ereal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D843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7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6391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87AD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2.9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DB4B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AC12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1960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4F9E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.1</w:t>
            </w:r>
          </w:p>
        </w:tc>
      </w:tr>
      <w:tr w:rsidR="003F44E8" w:rsidRPr="003F44E8" w14:paraId="2AC50842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6B0EE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lours, grain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E652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BD9C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E286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1602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24C0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B613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C549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</w:tr>
      <w:tr w:rsidR="003F44E8" w:rsidRPr="003F44E8" w14:paraId="0D04229E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A8DB0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egular breads, roll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A7E3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9DA2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3DF6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1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DE08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ACBB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537C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A463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2</w:t>
            </w:r>
          </w:p>
        </w:tc>
      </w:tr>
      <w:tr w:rsidR="003F44E8" w:rsidRPr="003F44E8" w14:paraId="133A895F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0C630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nglish muffins; flat, sweet, or savoury bread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0018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71C5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6107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2893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5B5C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A733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41DD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</w:tr>
      <w:tr w:rsidR="003F44E8" w:rsidRPr="003F44E8" w14:paraId="4BF8C37C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4AC12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a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A0EF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D378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8248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F7F1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B092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A92F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5660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</w:tr>
      <w:tr w:rsidR="003F44E8" w:rsidRPr="003F44E8" w14:paraId="326AFFEB" w14:textId="77777777" w:rsidTr="003F44E8">
        <w:trPr>
          <w:trHeight w:val="315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03FD2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breakfast cereals,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rs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spellEnd"/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D119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8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981F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B909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7.7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78D2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E30B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07EF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41F2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8.7</w:t>
            </w:r>
          </w:p>
        </w:tc>
      </w:tr>
      <w:tr w:rsidR="003F44E8" w:rsidRPr="003F44E8" w14:paraId="3BDE823C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8A66C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orridge breakfast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5651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3CD6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B4B6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93CC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CC61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8B54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02D8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</w:t>
            </w:r>
          </w:p>
        </w:tc>
      </w:tr>
      <w:tr w:rsidR="003F44E8" w:rsidRPr="003F44E8" w14:paraId="4A87A7F4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6FF80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cereal product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4CB2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3A35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D1AC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9</w:t>
            </w:r>
            <w:r w:rsidRPr="002D18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9925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0277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5DBF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5584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0</w:t>
            </w:r>
            <w:r w:rsidRPr="002D18C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</w:tr>
      <w:tr w:rsidR="003F44E8" w:rsidRPr="003F44E8" w14:paraId="723A6FEC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31C86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weet biscuit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A153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C1B2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B321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C69C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3BD1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99FC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3644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</w:t>
            </w:r>
          </w:p>
        </w:tc>
      </w:tr>
      <w:tr w:rsidR="003F44E8" w:rsidRPr="003F44E8" w14:paraId="1D4AAEB1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4AE2A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avoury biscuit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A5DC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D1B1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56C9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2D26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E066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80FC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2433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</w:tr>
      <w:tr w:rsidR="003F44E8" w:rsidRPr="003F44E8" w14:paraId="2F9CEABE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C77DE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akes, buns, muffin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F68F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BE74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5B86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F7D0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BCE2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FB35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0B56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</w:tr>
      <w:tr w:rsidR="003F44E8" w:rsidRPr="003F44E8" w14:paraId="16AFE762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65430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astrie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8951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D9E6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1BA1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CEFC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8779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0E02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5162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</w:tr>
      <w:tr w:rsidR="003F44E8" w:rsidRPr="003F44E8" w14:paraId="198098EE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C4ED3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xed cereal-based dishe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8E5A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EC17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1840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4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282B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D8A9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A69B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7825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7</w:t>
            </w:r>
          </w:p>
        </w:tc>
      </w:tr>
      <w:tr w:rsidR="003F44E8" w:rsidRPr="003F44E8" w14:paraId="409774F9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79AF4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atter-based product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0813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92D1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286B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80F4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DD72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2CE6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50ED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</w:tr>
      <w:tr w:rsidR="003F44E8" w:rsidRPr="003F44E8" w14:paraId="7A0AA901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F3BA4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, meat products and dishe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FCB7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E23C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F209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2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253D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82DD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2470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B8F7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1.0</w:t>
            </w:r>
          </w:p>
        </w:tc>
      </w:tr>
      <w:tr w:rsidR="003F44E8" w:rsidRPr="003F44E8" w14:paraId="7DC6BDEC" w14:textId="77777777" w:rsidTr="003F44E8">
        <w:trPr>
          <w:trHeight w:val="315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28C2B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spellEnd"/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80A6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35DB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F28F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3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2A23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694D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9BD8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986D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5</w:t>
            </w:r>
          </w:p>
        </w:tc>
      </w:tr>
      <w:tr w:rsidR="003F44E8" w:rsidRPr="003F44E8" w14:paraId="0A4E2B08" w14:textId="77777777" w:rsidTr="003F44E8">
        <w:trPr>
          <w:trHeight w:val="315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0F328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processed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at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spellEnd"/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D191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7DC0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192A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3BF8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6592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639B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08BB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</w:t>
            </w:r>
          </w:p>
        </w:tc>
      </w:tr>
      <w:tr w:rsidR="003F44E8" w:rsidRPr="003F44E8" w14:paraId="5F51F7BB" w14:textId="77777777" w:rsidTr="003F44E8">
        <w:trPr>
          <w:trHeight w:val="315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58322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meat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f</w:t>
            </w:r>
            <w:proofErr w:type="spellEnd"/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4962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1381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2006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3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764C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2514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4FDF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FB93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.0</w:t>
            </w:r>
          </w:p>
        </w:tc>
      </w:tr>
      <w:tr w:rsidR="003F44E8" w:rsidRPr="003F44E8" w14:paraId="08F42348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99EF7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airy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4685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46A3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B7CD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.9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0710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C491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C0E6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08D2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2</w:t>
            </w:r>
          </w:p>
        </w:tc>
      </w:tr>
      <w:tr w:rsidR="003F44E8" w:rsidRPr="003F44E8" w14:paraId="5F26FD8E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A3C47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w's milk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72F5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FAAE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CC77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3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C449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04F6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45BD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362E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5</w:t>
            </w:r>
          </w:p>
        </w:tc>
      </w:tr>
      <w:tr w:rsidR="003F44E8" w:rsidRPr="003F44E8" w14:paraId="5410CC85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A1A28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yoghurt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A6E1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F127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5624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9582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88A4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D3D5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6853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</w:t>
            </w:r>
          </w:p>
        </w:tc>
      </w:tr>
      <w:tr w:rsidR="003F44E8" w:rsidRPr="003F44E8" w14:paraId="5B16B8F8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2DFBD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eam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E0BD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8D0B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C749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0C86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4D64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D713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CCB0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3FE1284E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2D69E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ese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01AA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C504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1010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10A5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75AD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4C7C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085F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</w:tr>
      <w:tr w:rsidR="003F44E8" w:rsidRPr="003F44E8" w14:paraId="233BC24B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419AB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ozen milk product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98D1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6684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B12C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B615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1F75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96E3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6DA2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28FC2B76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96C98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ustard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7E9A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B446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BAE4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9E6F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E26E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8882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CE8C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5B0174C2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C14AC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 milk product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1FD4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E4AC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6D6A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4DCB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5415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851B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2B7C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04601CE2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90F0A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lavoured milk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2E74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0215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B81B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CEA8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F1A9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BAD8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D075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</w:tr>
      <w:tr w:rsidR="003F44E8" w:rsidRPr="003F44E8" w14:paraId="1605AB13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0B016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lastRenderedPageBreak/>
              <w:t>Fruit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03FB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935E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5EABD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.7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B05E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DBC4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C5EA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7564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.5</w:t>
            </w:r>
          </w:p>
        </w:tc>
      </w:tr>
      <w:tr w:rsidR="003F44E8" w:rsidRPr="003F44E8" w14:paraId="3D099DB6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0C41A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Vegetable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00F3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538F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6BF6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.8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9DFA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618E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747B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613F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.2</w:t>
            </w:r>
          </w:p>
        </w:tc>
      </w:tr>
      <w:tr w:rsidR="003F44E8" w:rsidRPr="003F44E8" w14:paraId="52B42690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43000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egume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2448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B77F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5E37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4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3666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C688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2E2D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5218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0</w:t>
            </w:r>
          </w:p>
        </w:tc>
      </w:tr>
      <w:tr w:rsidR="003F44E8" w:rsidRPr="003F44E8" w14:paraId="3C3778E9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83927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ther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57B0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D06DE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D584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.9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F74C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FD4D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591E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A20C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7.6</w:t>
            </w:r>
          </w:p>
        </w:tc>
      </w:tr>
      <w:tr w:rsidR="003F44E8" w:rsidRPr="003F44E8" w14:paraId="16691119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65298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B63C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01CA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88F4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CA73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8242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FBBF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ADDB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</w:t>
            </w:r>
          </w:p>
        </w:tc>
      </w:tr>
      <w:tr w:rsidR="003F44E8" w:rsidRPr="003F44E8" w14:paraId="25A4D105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1AE78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uts &amp; seed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F08E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4B76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C69B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185D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9B2C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C2C0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1B0B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</w:tr>
      <w:tr w:rsidR="003F44E8" w:rsidRPr="003F44E8" w14:paraId="111FB242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3684F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s &amp; vegetable juice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58115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5C90F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F3AC2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E1D6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B2594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D6FE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B32FC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</w:t>
            </w:r>
          </w:p>
        </w:tc>
      </w:tr>
      <w:tr w:rsidR="003F44E8" w:rsidRPr="003F44E8" w14:paraId="5B9F9BFD" w14:textId="77777777" w:rsidTr="003F44E8">
        <w:trPr>
          <w:trHeight w:val="300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6571D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&amp; mineral waters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8A270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C97A6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A2A9F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F9A29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9F58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D25B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BD5A3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</w:tr>
      <w:tr w:rsidR="003F44E8" w:rsidRPr="003F44E8" w14:paraId="59C1353F" w14:textId="77777777" w:rsidTr="003F44E8">
        <w:trPr>
          <w:trHeight w:val="330"/>
        </w:trPr>
        <w:tc>
          <w:tcPr>
            <w:tcW w:w="47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302795" w14:textId="77777777" w:rsidR="003F44E8" w:rsidRPr="003F44E8" w:rsidRDefault="003F44E8" w:rsidP="003F44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non-core extras/miscellaneous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tems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spellEnd"/>
          </w:p>
        </w:tc>
        <w:tc>
          <w:tcPr>
            <w:tcW w:w="9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6B3D77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22033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</w:t>
            </w:r>
          </w:p>
        </w:tc>
        <w:tc>
          <w:tcPr>
            <w:tcW w:w="8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E2B1CB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4</w:t>
            </w:r>
          </w:p>
        </w:tc>
        <w:tc>
          <w:tcPr>
            <w:tcW w:w="1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CB9DF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9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84281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</w:t>
            </w:r>
          </w:p>
        </w:tc>
        <w:tc>
          <w:tcPr>
            <w:tcW w:w="7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9C4208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</w:t>
            </w:r>
          </w:p>
        </w:tc>
        <w:tc>
          <w:tcPr>
            <w:tcW w:w="8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9DE75A" w14:textId="77777777" w:rsidR="003F44E8" w:rsidRPr="003F44E8" w:rsidRDefault="003F44E8" w:rsidP="003F44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1</w:t>
            </w:r>
          </w:p>
        </w:tc>
      </w:tr>
      <w:tr w:rsidR="003F44E8" w:rsidRPr="003F44E8" w14:paraId="4038AEAE" w14:textId="77777777" w:rsidTr="003F44E8">
        <w:trPr>
          <w:trHeight w:val="315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248BA6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a</w:t>
            </w:r>
            <w:proofErr w:type="spellEnd"/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ron-fortified products.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E505F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E2A05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EF608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1602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3A54B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90D41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E5CB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42386115" w14:textId="77777777" w:rsidTr="003F44E8">
        <w:trPr>
          <w:trHeight w:val="315"/>
        </w:trPr>
        <w:tc>
          <w:tcPr>
            <w:tcW w:w="567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211E4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b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uit juices marketed towards infants and toddlers.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53902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8F21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D546C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C7FD0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01A76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42126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375C4A3A" w14:textId="77777777" w:rsidTr="003F44E8">
        <w:trPr>
          <w:trHeight w:val="315"/>
        </w:trPr>
        <w:tc>
          <w:tcPr>
            <w:tcW w:w="4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137E7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c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Includes unfortified and fortified varieties.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A4127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263C3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A0D94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7A329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B1ECF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9A68B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6F6F2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715F31E3" w14:textId="77777777" w:rsidTr="003F44E8">
        <w:trPr>
          <w:trHeight w:val="315"/>
        </w:trPr>
        <w:tc>
          <w:tcPr>
            <w:tcW w:w="728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86244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d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Flesh from all meats, poultry, game, finfish, </w:t>
            </w:r>
            <w:proofErr w:type="spell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ustacea</w:t>
            </w:r>
            <w:proofErr w:type="spell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, molluscs and organs.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ECAA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25858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3E76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26165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5993A6B7" w14:textId="77777777" w:rsidTr="003F44E8">
        <w:trPr>
          <w:trHeight w:val="315"/>
        </w:trPr>
        <w:tc>
          <w:tcPr>
            <w:tcW w:w="728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9B544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e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ncludes sausages, ham, bacon, canned meat and seafood products.</w:t>
            </w: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BEFCF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BA6A6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50EF7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BD97E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389E5772" w14:textId="77777777" w:rsidTr="003F44E8">
        <w:trPr>
          <w:trHeight w:val="330"/>
        </w:trPr>
        <w:tc>
          <w:tcPr>
            <w:tcW w:w="567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FA2B5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f 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ishes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where meat is the predominant ingredient.  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1C6A2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DF644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D5822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AEA7D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2AAF4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541E9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3F44E8" w:rsidRPr="003F44E8" w14:paraId="26D035E3" w14:textId="77777777" w:rsidTr="003F44E8">
        <w:trPr>
          <w:trHeight w:val="315"/>
        </w:trPr>
        <w:tc>
          <w:tcPr>
            <w:tcW w:w="9961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8D750D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gramStart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>g</w:t>
            </w:r>
            <w:proofErr w:type="gramEnd"/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a, cordial, other beverage flavourings and prepared beverages, spreads, herbs, spices, snacks, confectionary.</w:t>
            </w:r>
          </w:p>
        </w:tc>
      </w:tr>
      <w:tr w:rsidR="003F44E8" w:rsidRPr="003F44E8" w14:paraId="282A0D7D" w14:textId="77777777" w:rsidTr="003F44E8">
        <w:trPr>
          <w:trHeight w:val="315"/>
        </w:trPr>
        <w:tc>
          <w:tcPr>
            <w:tcW w:w="9961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B007DB" w14:textId="77777777" w:rsidR="003F44E8" w:rsidRPr="003F44E8" w:rsidRDefault="003F44E8" w:rsidP="003F44E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en-AU"/>
              </w:rPr>
              <w:t xml:space="preserve">* </w:t>
            </w:r>
            <w:r w:rsidRPr="003F44E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ubcategories and categories do not appear to tally due to rounding.</w:t>
            </w:r>
          </w:p>
        </w:tc>
      </w:tr>
    </w:tbl>
    <w:p w14:paraId="799DF39B" w14:textId="77777777" w:rsidR="00F7648F" w:rsidRDefault="00F7648F">
      <w:pPr>
        <w:rPr>
          <w:rFonts w:ascii="Times New Roman" w:hAnsi="Times New Roman" w:cs="Times New Roman"/>
          <w:sz w:val="24"/>
          <w:szCs w:val="24"/>
        </w:rPr>
      </w:pPr>
    </w:p>
    <w:p w14:paraId="4ED6B9F4" w14:textId="7D3ED680" w:rsidR="00291E21" w:rsidRPr="00797D14" w:rsidRDefault="00797D14">
      <w:pPr>
        <w:rPr>
          <w:rFonts w:ascii="Times New Roman" w:hAnsi="Times New Roman" w:cs="Times New Roman"/>
          <w:b/>
          <w:sz w:val="24"/>
          <w:szCs w:val="24"/>
        </w:rPr>
      </w:pPr>
      <w:r w:rsidRPr="00797D14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5CFE7B94" w14:textId="77777777" w:rsidR="00F709DF" w:rsidRPr="00F709DF" w:rsidRDefault="00F709DF" w:rsidP="00F709DF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F709DF">
        <w:rPr>
          <w:rFonts w:ascii="Times New Roman" w:hAnsi="Times New Roman" w:cs="Times New Roman"/>
          <w:sz w:val="24"/>
          <w:szCs w:val="24"/>
        </w:rPr>
        <w:fldChar w:fldCharType="begin"/>
      </w:r>
      <w:r w:rsidRPr="00F709D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709DF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2" w:name="_ENREF_1"/>
      <w:r w:rsidRPr="00F709DF">
        <w:rPr>
          <w:rFonts w:ascii="Times New Roman" w:hAnsi="Times New Roman" w:cs="Times New Roman"/>
          <w:sz w:val="24"/>
          <w:szCs w:val="24"/>
        </w:rPr>
        <w:t>1. Food Standards Australia New Zealand (2008) AUSNUT 2007- Australian Food, Supplement and Nutrient Database for Estimation of Population Nutrient Intakes. Canberra: FSANZ.</w:t>
      </w:r>
      <w:bookmarkEnd w:id="2"/>
    </w:p>
    <w:p w14:paraId="4D7ADB60" w14:textId="40461E20" w:rsidR="00797D14" w:rsidRDefault="00F709DF">
      <w:pPr>
        <w:rPr>
          <w:rFonts w:ascii="Times New Roman" w:hAnsi="Times New Roman" w:cs="Times New Roman"/>
          <w:sz w:val="24"/>
          <w:szCs w:val="24"/>
        </w:rPr>
      </w:pPr>
      <w:r w:rsidRPr="00F709D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97D14" w:rsidSect="00B621B4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06D7DA2" w14:textId="77777777" w:rsidR="00AA4E0F" w:rsidRDefault="00AA4E0F" w:rsidP="00B621B4">
      <w:pPr>
        <w:spacing w:after="0" w:line="240" w:lineRule="auto"/>
      </w:pPr>
      <w:r>
        <w:separator/>
      </w:r>
    </w:p>
  </w:endnote>
  <w:endnote w:type="continuationSeparator" w:id="0">
    <w:p w14:paraId="742650B3" w14:textId="77777777" w:rsidR="00AA4E0F" w:rsidRDefault="00AA4E0F" w:rsidP="00B621B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0283954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F24B64" w14:textId="77777777" w:rsidR="00AA4E0F" w:rsidRDefault="00AA4E0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E5F49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7A43171D" w14:textId="77777777" w:rsidR="00AA4E0F" w:rsidRDefault="00AA4E0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88BB627" w14:textId="77777777" w:rsidR="00AA4E0F" w:rsidRDefault="00AA4E0F" w:rsidP="00B621B4">
      <w:pPr>
        <w:spacing w:after="0" w:line="240" w:lineRule="auto"/>
      </w:pPr>
      <w:r>
        <w:separator/>
      </w:r>
    </w:p>
  </w:footnote>
  <w:footnote w:type="continuationSeparator" w:id="0">
    <w:p w14:paraId="1AAA418B" w14:textId="77777777" w:rsidR="00AA4E0F" w:rsidRDefault="00AA4E0F" w:rsidP="00B621B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2E852B6"/>
    <w:multiLevelType w:val="hybridMultilevel"/>
    <w:tmpl w:val="8B606E84"/>
    <w:lvl w:ilvl="0" w:tplc="0C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B8E1D87"/>
    <w:multiLevelType w:val="hybridMultilevel"/>
    <w:tmpl w:val="8D022F18"/>
    <w:lvl w:ilvl="0" w:tplc="0C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31A410C2"/>
    <w:multiLevelType w:val="hybridMultilevel"/>
    <w:tmpl w:val="BF4C3B48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2381AFC"/>
    <w:multiLevelType w:val="hybridMultilevel"/>
    <w:tmpl w:val="BD9A3CF6"/>
    <w:lvl w:ilvl="0" w:tplc="0C090011">
      <w:start w:val="1"/>
      <w:numFmt w:val="decimal"/>
      <w:lvlText w:val="%1)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77DF7816"/>
    <w:multiLevelType w:val="hybridMultilevel"/>
    <w:tmpl w:val="BB48547A"/>
    <w:lvl w:ilvl="0" w:tplc="A30EE37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4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rit J Nutrition Artic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te5epdzatte20erd06xrt2gtx5vpxeeppr0&quot;&gt;My EndNote Library May 2015&lt;record-ids&gt;&lt;item&gt;596&lt;/item&gt;&lt;/record-ids&gt;&lt;/item&gt;&lt;/Libraries&gt;"/>
  </w:docVars>
  <w:rsids>
    <w:rsidRoot w:val="00516B27"/>
    <w:rsid w:val="0000085B"/>
    <w:rsid w:val="000114B1"/>
    <w:rsid w:val="00015822"/>
    <w:rsid w:val="0002380D"/>
    <w:rsid w:val="00024DD7"/>
    <w:rsid w:val="00025247"/>
    <w:rsid w:val="000319D5"/>
    <w:rsid w:val="00035A50"/>
    <w:rsid w:val="00036454"/>
    <w:rsid w:val="00050315"/>
    <w:rsid w:val="000539FE"/>
    <w:rsid w:val="00054513"/>
    <w:rsid w:val="00056B74"/>
    <w:rsid w:val="00057CDB"/>
    <w:rsid w:val="00060774"/>
    <w:rsid w:val="00067341"/>
    <w:rsid w:val="00071A2D"/>
    <w:rsid w:val="000735AD"/>
    <w:rsid w:val="0007367B"/>
    <w:rsid w:val="00076E67"/>
    <w:rsid w:val="000814D8"/>
    <w:rsid w:val="00081E26"/>
    <w:rsid w:val="00086BA8"/>
    <w:rsid w:val="00087ECA"/>
    <w:rsid w:val="0009135C"/>
    <w:rsid w:val="00091824"/>
    <w:rsid w:val="00096682"/>
    <w:rsid w:val="0009788F"/>
    <w:rsid w:val="00097BEA"/>
    <w:rsid w:val="000A06C1"/>
    <w:rsid w:val="000A10A5"/>
    <w:rsid w:val="000A1CC0"/>
    <w:rsid w:val="000A26C8"/>
    <w:rsid w:val="000A6FE7"/>
    <w:rsid w:val="000B3D5B"/>
    <w:rsid w:val="000B3D61"/>
    <w:rsid w:val="000B4581"/>
    <w:rsid w:val="000B45DD"/>
    <w:rsid w:val="000C01DB"/>
    <w:rsid w:val="000C577D"/>
    <w:rsid w:val="000D75E2"/>
    <w:rsid w:val="000E0902"/>
    <w:rsid w:val="000E14CC"/>
    <w:rsid w:val="000E20AD"/>
    <w:rsid w:val="000F21A5"/>
    <w:rsid w:val="000F56A3"/>
    <w:rsid w:val="000F6325"/>
    <w:rsid w:val="000F70E3"/>
    <w:rsid w:val="00101887"/>
    <w:rsid w:val="00103657"/>
    <w:rsid w:val="00105FD0"/>
    <w:rsid w:val="001066CA"/>
    <w:rsid w:val="001110E1"/>
    <w:rsid w:val="00112152"/>
    <w:rsid w:val="001169EB"/>
    <w:rsid w:val="00120EA1"/>
    <w:rsid w:val="0012644F"/>
    <w:rsid w:val="0012740A"/>
    <w:rsid w:val="001328A4"/>
    <w:rsid w:val="00133C34"/>
    <w:rsid w:val="001347F3"/>
    <w:rsid w:val="00136CC1"/>
    <w:rsid w:val="00141F36"/>
    <w:rsid w:val="00151B77"/>
    <w:rsid w:val="001544C7"/>
    <w:rsid w:val="0015684C"/>
    <w:rsid w:val="001578F1"/>
    <w:rsid w:val="00160F22"/>
    <w:rsid w:val="001610C7"/>
    <w:rsid w:val="00161709"/>
    <w:rsid w:val="00161C00"/>
    <w:rsid w:val="00162095"/>
    <w:rsid w:val="001626A5"/>
    <w:rsid w:val="00163A56"/>
    <w:rsid w:val="00163AE0"/>
    <w:rsid w:val="00165D58"/>
    <w:rsid w:val="001671DE"/>
    <w:rsid w:val="00171156"/>
    <w:rsid w:val="0017323E"/>
    <w:rsid w:val="00174DB1"/>
    <w:rsid w:val="0017629B"/>
    <w:rsid w:val="00177C37"/>
    <w:rsid w:val="00183A17"/>
    <w:rsid w:val="00186241"/>
    <w:rsid w:val="001879C9"/>
    <w:rsid w:val="001900BC"/>
    <w:rsid w:val="001A1458"/>
    <w:rsid w:val="001A71D6"/>
    <w:rsid w:val="001A752A"/>
    <w:rsid w:val="001A7A03"/>
    <w:rsid w:val="001B0E2F"/>
    <w:rsid w:val="001B2C92"/>
    <w:rsid w:val="001B3A51"/>
    <w:rsid w:val="001B45D3"/>
    <w:rsid w:val="001B69A5"/>
    <w:rsid w:val="001C0292"/>
    <w:rsid w:val="001C073C"/>
    <w:rsid w:val="001C2248"/>
    <w:rsid w:val="001C2319"/>
    <w:rsid w:val="001C2477"/>
    <w:rsid w:val="001D32F1"/>
    <w:rsid w:val="001D3937"/>
    <w:rsid w:val="001D4736"/>
    <w:rsid w:val="001D6602"/>
    <w:rsid w:val="001E10EC"/>
    <w:rsid w:val="001E238E"/>
    <w:rsid w:val="001E3551"/>
    <w:rsid w:val="001E41A8"/>
    <w:rsid w:val="001E740E"/>
    <w:rsid w:val="001F0A77"/>
    <w:rsid w:val="001F1C44"/>
    <w:rsid w:val="002015DB"/>
    <w:rsid w:val="002050CF"/>
    <w:rsid w:val="002051EB"/>
    <w:rsid w:val="002074EF"/>
    <w:rsid w:val="0021202B"/>
    <w:rsid w:val="002149BA"/>
    <w:rsid w:val="00222AB6"/>
    <w:rsid w:val="002243F3"/>
    <w:rsid w:val="00225A30"/>
    <w:rsid w:val="0022682D"/>
    <w:rsid w:val="00230F2B"/>
    <w:rsid w:val="002323F8"/>
    <w:rsid w:val="00234666"/>
    <w:rsid w:val="00234A11"/>
    <w:rsid w:val="00240032"/>
    <w:rsid w:val="0024082D"/>
    <w:rsid w:val="002428ED"/>
    <w:rsid w:val="00247109"/>
    <w:rsid w:val="00250271"/>
    <w:rsid w:val="002508B8"/>
    <w:rsid w:val="00253EFA"/>
    <w:rsid w:val="00253F47"/>
    <w:rsid w:val="00270D82"/>
    <w:rsid w:val="00275C5E"/>
    <w:rsid w:val="00277C38"/>
    <w:rsid w:val="00277C95"/>
    <w:rsid w:val="00284771"/>
    <w:rsid w:val="00284A04"/>
    <w:rsid w:val="00287F4F"/>
    <w:rsid w:val="00291E21"/>
    <w:rsid w:val="00292C9C"/>
    <w:rsid w:val="00296E91"/>
    <w:rsid w:val="002A05AB"/>
    <w:rsid w:val="002A63DF"/>
    <w:rsid w:val="002B7312"/>
    <w:rsid w:val="002C1A02"/>
    <w:rsid w:val="002C3D29"/>
    <w:rsid w:val="002C52A7"/>
    <w:rsid w:val="002C566F"/>
    <w:rsid w:val="002D18C3"/>
    <w:rsid w:val="002D3215"/>
    <w:rsid w:val="002D3608"/>
    <w:rsid w:val="002D427D"/>
    <w:rsid w:val="002D603D"/>
    <w:rsid w:val="002D71F6"/>
    <w:rsid w:val="002E13D7"/>
    <w:rsid w:val="002E2D5A"/>
    <w:rsid w:val="002E4205"/>
    <w:rsid w:val="002E503A"/>
    <w:rsid w:val="002F6B48"/>
    <w:rsid w:val="003029F6"/>
    <w:rsid w:val="00302A6D"/>
    <w:rsid w:val="00303FC7"/>
    <w:rsid w:val="00306F73"/>
    <w:rsid w:val="003070C4"/>
    <w:rsid w:val="00307827"/>
    <w:rsid w:val="00307BFF"/>
    <w:rsid w:val="0031367E"/>
    <w:rsid w:val="0032063C"/>
    <w:rsid w:val="00321322"/>
    <w:rsid w:val="00325ADC"/>
    <w:rsid w:val="003333F6"/>
    <w:rsid w:val="00335C87"/>
    <w:rsid w:val="00337978"/>
    <w:rsid w:val="00342DA2"/>
    <w:rsid w:val="00345218"/>
    <w:rsid w:val="003454CC"/>
    <w:rsid w:val="003549A8"/>
    <w:rsid w:val="00357506"/>
    <w:rsid w:val="003617C6"/>
    <w:rsid w:val="00365576"/>
    <w:rsid w:val="003717D5"/>
    <w:rsid w:val="003734C1"/>
    <w:rsid w:val="0037382D"/>
    <w:rsid w:val="00380654"/>
    <w:rsid w:val="00385605"/>
    <w:rsid w:val="003925BB"/>
    <w:rsid w:val="0039335F"/>
    <w:rsid w:val="003A12D9"/>
    <w:rsid w:val="003A3A7B"/>
    <w:rsid w:val="003A5E64"/>
    <w:rsid w:val="003A6254"/>
    <w:rsid w:val="003B0878"/>
    <w:rsid w:val="003B0927"/>
    <w:rsid w:val="003B0C67"/>
    <w:rsid w:val="003B6FB5"/>
    <w:rsid w:val="003C3D24"/>
    <w:rsid w:val="003C46F4"/>
    <w:rsid w:val="003D5FC8"/>
    <w:rsid w:val="003E4578"/>
    <w:rsid w:val="003F44E8"/>
    <w:rsid w:val="003F4923"/>
    <w:rsid w:val="003F6C91"/>
    <w:rsid w:val="004033A9"/>
    <w:rsid w:val="004155A1"/>
    <w:rsid w:val="00416839"/>
    <w:rsid w:val="00425701"/>
    <w:rsid w:val="00426493"/>
    <w:rsid w:val="00427EC5"/>
    <w:rsid w:val="00431EA7"/>
    <w:rsid w:val="004324E7"/>
    <w:rsid w:val="0043519B"/>
    <w:rsid w:val="00437C7F"/>
    <w:rsid w:val="00443920"/>
    <w:rsid w:val="0044753F"/>
    <w:rsid w:val="0045016A"/>
    <w:rsid w:val="00450264"/>
    <w:rsid w:val="0045215C"/>
    <w:rsid w:val="00452E60"/>
    <w:rsid w:val="00454B86"/>
    <w:rsid w:val="004619F1"/>
    <w:rsid w:val="00464215"/>
    <w:rsid w:val="0047087F"/>
    <w:rsid w:val="0047201A"/>
    <w:rsid w:val="00472386"/>
    <w:rsid w:val="00474CCD"/>
    <w:rsid w:val="00477ECD"/>
    <w:rsid w:val="00482A37"/>
    <w:rsid w:val="00483FD8"/>
    <w:rsid w:val="004860A4"/>
    <w:rsid w:val="0048745C"/>
    <w:rsid w:val="00490D47"/>
    <w:rsid w:val="00496025"/>
    <w:rsid w:val="004A3956"/>
    <w:rsid w:val="004A4AE6"/>
    <w:rsid w:val="004A4D93"/>
    <w:rsid w:val="004B308D"/>
    <w:rsid w:val="004B3CDB"/>
    <w:rsid w:val="004B723B"/>
    <w:rsid w:val="004C326A"/>
    <w:rsid w:val="004C45DA"/>
    <w:rsid w:val="004C51D0"/>
    <w:rsid w:val="004C6702"/>
    <w:rsid w:val="004C7E19"/>
    <w:rsid w:val="004D08BB"/>
    <w:rsid w:val="004D1EA4"/>
    <w:rsid w:val="004E09D6"/>
    <w:rsid w:val="004E1CD0"/>
    <w:rsid w:val="004E1F98"/>
    <w:rsid w:val="004E2FD9"/>
    <w:rsid w:val="004E47C2"/>
    <w:rsid w:val="004E7789"/>
    <w:rsid w:val="004E79D5"/>
    <w:rsid w:val="004F2F72"/>
    <w:rsid w:val="00502C87"/>
    <w:rsid w:val="00502D49"/>
    <w:rsid w:val="00511955"/>
    <w:rsid w:val="00516B27"/>
    <w:rsid w:val="00524A0D"/>
    <w:rsid w:val="00527A25"/>
    <w:rsid w:val="00530AF5"/>
    <w:rsid w:val="00531CAD"/>
    <w:rsid w:val="00532BCB"/>
    <w:rsid w:val="0054009B"/>
    <w:rsid w:val="00543391"/>
    <w:rsid w:val="00545B51"/>
    <w:rsid w:val="00546F1A"/>
    <w:rsid w:val="005600E2"/>
    <w:rsid w:val="00562559"/>
    <w:rsid w:val="00567907"/>
    <w:rsid w:val="00572F0E"/>
    <w:rsid w:val="00573DF7"/>
    <w:rsid w:val="00574473"/>
    <w:rsid w:val="00591D5E"/>
    <w:rsid w:val="005921B6"/>
    <w:rsid w:val="00594F0A"/>
    <w:rsid w:val="00597045"/>
    <w:rsid w:val="005977C4"/>
    <w:rsid w:val="005A61FB"/>
    <w:rsid w:val="005A64BD"/>
    <w:rsid w:val="005A7CB9"/>
    <w:rsid w:val="005C09B7"/>
    <w:rsid w:val="005C2DC3"/>
    <w:rsid w:val="005C54C4"/>
    <w:rsid w:val="005C73A4"/>
    <w:rsid w:val="005C7F50"/>
    <w:rsid w:val="005D67EE"/>
    <w:rsid w:val="005E019F"/>
    <w:rsid w:val="005E2DAA"/>
    <w:rsid w:val="005E66A5"/>
    <w:rsid w:val="005F52C9"/>
    <w:rsid w:val="00601B35"/>
    <w:rsid w:val="00603839"/>
    <w:rsid w:val="00603CDA"/>
    <w:rsid w:val="00604935"/>
    <w:rsid w:val="006105F3"/>
    <w:rsid w:val="006120AE"/>
    <w:rsid w:val="006121E9"/>
    <w:rsid w:val="00612707"/>
    <w:rsid w:val="0061392D"/>
    <w:rsid w:val="00625B8D"/>
    <w:rsid w:val="006265B7"/>
    <w:rsid w:val="0063035D"/>
    <w:rsid w:val="00640EE3"/>
    <w:rsid w:val="00641496"/>
    <w:rsid w:val="0064445B"/>
    <w:rsid w:val="00646B65"/>
    <w:rsid w:val="00663468"/>
    <w:rsid w:val="0067175B"/>
    <w:rsid w:val="006748E4"/>
    <w:rsid w:val="00682E20"/>
    <w:rsid w:val="00683706"/>
    <w:rsid w:val="006929D3"/>
    <w:rsid w:val="00696A1E"/>
    <w:rsid w:val="006B133A"/>
    <w:rsid w:val="006C0D94"/>
    <w:rsid w:val="006C516B"/>
    <w:rsid w:val="006C53A5"/>
    <w:rsid w:val="006C5B00"/>
    <w:rsid w:val="006D49BF"/>
    <w:rsid w:val="006E713E"/>
    <w:rsid w:val="006F3849"/>
    <w:rsid w:val="006F45EA"/>
    <w:rsid w:val="006F5093"/>
    <w:rsid w:val="006F5421"/>
    <w:rsid w:val="006F6F28"/>
    <w:rsid w:val="007007B1"/>
    <w:rsid w:val="00701A71"/>
    <w:rsid w:val="00702644"/>
    <w:rsid w:val="007039C5"/>
    <w:rsid w:val="00704DFF"/>
    <w:rsid w:val="007217B1"/>
    <w:rsid w:val="00726713"/>
    <w:rsid w:val="00730934"/>
    <w:rsid w:val="00734304"/>
    <w:rsid w:val="00740A96"/>
    <w:rsid w:val="00741F4D"/>
    <w:rsid w:val="00756C07"/>
    <w:rsid w:val="00760F88"/>
    <w:rsid w:val="00764C76"/>
    <w:rsid w:val="00767BB5"/>
    <w:rsid w:val="0077195B"/>
    <w:rsid w:val="00772C90"/>
    <w:rsid w:val="0077678E"/>
    <w:rsid w:val="0078053D"/>
    <w:rsid w:val="00781249"/>
    <w:rsid w:val="007823BD"/>
    <w:rsid w:val="007832AB"/>
    <w:rsid w:val="0078464E"/>
    <w:rsid w:val="0078473F"/>
    <w:rsid w:val="00784AFD"/>
    <w:rsid w:val="00790E78"/>
    <w:rsid w:val="00797873"/>
    <w:rsid w:val="00797D14"/>
    <w:rsid w:val="007A2CC0"/>
    <w:rsid w:val="007B18DF"/>
    <w:rsid w:val="007C086B"/>
    <w:rsid w:val="007C24ED"/>
    <w:rsid w:val="007C2B86"/>
    <w:rsid w:val="007C2E14"/>
    <w:rsid w:val="007D1758"/>
    <w:rsid w:val="007D1B9D"/>
    <w:rsid w:val="007D5732"/>
    <w:rsid w:val="007D6C60"/>
    <w:rsid w:val="007E1048"/>
    <w:rsid w:val="007E34EF"/>
    <w:rsid w:val="00801455"/>
    <w:rsid w:val="00806CC7"/>
    <w:rsid w:val="00817042"/>
    <w:rsid w:val="00817F2B"/>
    <w:rsid w:val="008246F9"/>
    <w:rsid w:val="008308D8"/>
    <w:rsid w:val="00833AC6"/>
    <w:rsid w:val="00834A2A"/>
    <w:rsid w:val="0083613A"/>
    <w:rsid w:val="0083631F"/>
    <w:rsid w:val="00840C15"/>
    <w:rsid w:val="00852E56"/>
    <w:rsid w:val="00854DD4"/>
    <w:rsid w:val="00857E17"/>
    <w:rsid w:val="00861E38"/>
    <w:rsid w:val="00863F57"/>
    <w:rsid w:val="00870656"/>
    <w:rsid w:val="00876E5B"/>
    <w:rsid w:val="00876F4F"/>
    <w:rsid w:val="0088412F"/>
    <w:rsid w:val="00890A26"/>
    <w:rsid w:val="008919C8"/>
    <w:rsid w:val="008A30BC"/>
    <w:rsid w:val="008A4C48"/>
    <w:rsid w:val="008A55E3"/>
    <w:rsid w:val="008A6113"/>
    <w:rsid w:val="008A6239"/>
    <w:rsid w:val="008A7A92"/>
    <w:rsid w:val="008B2FE1"/>
    <w:rsid w:val="008B5EED"/>
    <w:rsid w:val="008B6B38"/>
    <w:rsid w:val="008C4004"/>
    <w:rsid w:val="008C4F7D"/>
    <w:rsid w:val="008C6E75"/>
    <w:rsid w:val="008D05A8"/>
    <w:rsid w:val="008D12DE"/>
    <w:rsid w:val="008D1CD6"/>
    <w:rsid w:val="008D664A"/>
    <w:rsid w:val="008D69FC"/>
    <w:rsid w:val="008E1DBF"/>
    <w:rsid w:val="008E3577"/>
    <w:rsid w:val="008E3DE2"/>
    <w:rsid w:val="008E4367"/>
    <w:rsid w:val="008E4585"/>
    <w:rsid w:val="008E5F49"/>
    <w:rsid w:val="008E6339"/>
    <w:rsid w:val="008F5B7E"/>
    <w:rsid w:val="008F5E37"/>
    <w:rsid w:val="008F6DC2"/>
    <w:rsid w:val="009105E5"/>
    <w:rsid w:val="0091437A"/>
    <w:rsid w:val="00916856"/>
    <w:rsid w:val="0091784A"/>
    <w:rsid w:val="009216BC"/>
    <w:rsid w:val="00921D97"/>
    <w:rsid w:val="00922116"/>
    <w:rsid w:val="00925E84"/>
    <w:rsid w:val="00926F85"/>
    <w:rsid w:val="0094753F"/>
    <w:rsid w:val="00952D24"/>
    <w:rsid w:val="00956725"/>
    <w:rsid w:val="0095688B"/>
    <w:rsid w:val="00957C53"/>
    <w:rsid w:val="00961700"/>
    <w:rsid w:val="009621F7"/>
    <w:rsid w:val="00963E1D"/>
    <w:rsid w:val="00965DE5"/>
    <w:rsid w:val="00965FEF"/>
    <w:rsid w:val="009663D9"/>
    <w:rsid w:val="00967359"/>
    <w:rsid w:val="00971134"/>
    <w:rsid w:val="0097274D"/>
    <w:rsid w:val="00973A14"/>
    <w:rsid w:val="00973DF5"/>
    <w:rsid w:val="00976E63"/>
    <w:rsid w:val="00976EAF"/>
    <w:rsid w:val="00984123"/>
    <w:rsid w:val="00985B0D"/>
    <w:rsid w:val="00987493"/>
    <w:rsid w:val="00993032"/>
    <w:rsid w:val="009A27CE"/>
    <w:rsid w:val="009A3178"/>
    <w:rsid w:val="009A6C9C"/>
    <w:rsid w:val="009B4652"/>
    <w:rsid w:val="009B5B55"/>
    <w:rsid w:val="009B77FB"/>
    <w:rsid w:val="009C1F74"/>
    <w:rsid w:val="009C5949"/>
    <w:rsid w:val="009C65E2"/>
    <w:rsid w:val="009D21F4"/>
    <w:rsid w:val="009D7FB0"/>
    <w:rsid w:val="009E13C2"/>
    <w:rsid w:val="009E1BD6"/>
    <w:rsid w:val="009E3F68"/>
    <w:rsid w:val="009F6DE9"/>
    <w:rsid w:val="00A07000"/>
    <w:rsid w:val="00A10AC6"/>
    <w:rsid w:val="00A11549"/>
    <w:rsid w:val="00A132D7"/>
    <w:rsid w:val="00A1349F"/>
    <w:rsid w:val="00A1444B"/>
    <w:rsid w:val="00A14A49"/>
    <w:rsid w:val="00A14F48"/>
    <w:rsid w:val="00A17476"/>
    <w:rsid w:val="00A2144F"/>
    <w:rsid w:val="00A23EC2"/>
    <w:rsid w:val="00A257D5"/>
    <w:rsid w:val="00A26650"/>
    <w:rsid w:val="00A31CB3"/>
    <w:rsid w:val="00A402AC"/>
    <w:rsid w:val="00A4232E"/>
    <w:rsid w:val="00A453FB"/>
    <w:rsid w:val="00A5042B"/>
    <w:rsid w:val="00A525C8"/>
    <w:rsid w:val="00A54950"/>
    <w:rsid w:val="00A55D10"/>
    <w:rsid w:val="00A57D79"/>
    <w:rsid w:val="00A57EDB"/>
    <w:rsid w:val="00A6095E"/>
    <w:rsid w:val="00A66D75"/>
    <w:rsid w:val="00A67EB1"/>
    <w:rsid w:val="00A702CF"/>
    <w:rsid w:val="00A717F9"/>
    <w:rsid w:val="00A7624E"/>
    <w:rsid w:val="00A77B4D"/>
    <w:rsid w:val="00A87FC3"/>
    <w:rsid w:val="00A95FA1"/>
    <w:rsid w:val="00A96B2D"/>
    <w:rsid w:val="00AA2253"/>
    <w:rsid w:val="00AA3940"/>
    <w:rsid w:val="00AA4E0F"/>
    <w:rsid w:val="00AA65FF"/>
    <w:rsid w:val="00AA6ED0"/>
    <w:rsid w:val="00AB3353"/>
    <w:rsid w:val="00AC011B"/>
    <w:rsid w:val="00AC2307"/>
    <w:rsid w:val="00AC6C19"/>
    <w:rsid w:val="00AC7033"/>
    <w:rsid w:val="00AD0D8E"/>
    <w:rsid w:val="00AD2AD1"/>
    <w:rsid w:val="00AD68A3"/>
    <w:rsid w:val="00AD78AA"/>
    <w:rsid w:val="00AE4997"/>
    <w:rsid w:val="00AE61C4"/>
    <w:rsid w:val="00AF0757"/>
    <w:rsid w:val="00AF74D3"/>
    <w:rsid w:val="00B00CD4"/>
    <w:rsid w:val="00B018C5"/>
    <w:rsid w:val="00B018D4"/>
    <w:rsid w:val="00B01F57"/>
    <w:rsid w:val="00B02194"/>
    <w:rsid w:val="00B04557"/>
    <w:rsid w:val="00B070FA"/>
    <w:rsid w:val="00B07465"/>
    <w:rsid w:val="00B105CB"/>
    <w:rsid w:val="00B13093"/>
    <w:rsid w:val="00B23C1C"/>
    <w:rsid w:val="00B243CB"/>
    <w:rsid w:val="00B25C42"/>
    <w:rsid w:val="00B25FD8"/>
    <w:rsid w:val="00B31522"/>
    <w:rsid w:val="00B31531"/>
    <w:rsid w:val="00B32F89"/>
    <w:rsid w:val="00B34B02"/>
    <w:rsid w:val="00B34FBB"/>
    <w:rsid w:val="00B36088"/>
    <w:rsid w:val="00B41813"/>
    <w:rsid w:val="00B447F9"/>
    <w:rsid w:val="00B55C5B"/>
    <w:rsid w:val="00B621B4"/>
    <w:rsid w:val="00B6350E"/>
    <w:rsid w:val="00B64374"/>
    <w:rsid w:val="00B66341"/>
    <w:rsid w:val="00B665B8"/>
    <w:rsid w:val="00B67C91"/>
    <w:rsid w:val="00B74C11"/>
    <w:rsid w:val="00B76BF3"/>
    <w:rsid w:val="00B83258"/>
    <w:rsid w:val="00B84786"/>
    <w:rsid w:val="00B853D4"/>
    <w:rsid w:val="00B87147"/>
    <w:rsid w:val="00B93CC8"/>
    <w:rsid w:val="00B961BF"/>
    <w:rsid w:val="00B965FC"/>
    <w:rsid w:val="00BA1745"/>
    <w:rsid w:val="00BA7CE0"/>
    <w:rsid w:val="00BB1F26"/>
    <w:rsid w:val="00BB3099"/>
    <w:rsid w:val="00BB7F2A"/>
    <w:rsid w:val="00BC565C"/>
    <w:rsid w:val="00BC566D"/>
    <w:rsid w:val="00BC7E21"/>
    <w:rsid w:val="00BD00E5"/>
    <w:rsid w:val="00BD21AD"/>
    <w:rsid w:val="00BD461A"/>
    <w:rsid w:val="00BD61A3"/>
    <w:rsid w:val="00BE7547"/>
    <w:rsid w:val="00BF3B2C"/>
    <w:rsid w:val="00C01892"/>
    <w:rsid w:val="00C041CD"/>
    <w:rsid w:val="00C070A5"/>
    <w:rsid w:val="00C1161F"/>
    <w:rsid w:val="00C12527"/>
    <w:rsid w:val="00C1319A"/>
    <w:rsid w:val="00C16716"/>
    <w:rsid w:val="00C20EDB"/>
    <w:rsid w:val="00C25A87"/>
    <w:rsid w:val="00C25EA0"/>
    <w:rsid w:val="00C328A7"/>
    <w:rsid w:val="00C33E8E"/>
    <w:rsid w:val="00C4580F"/>
    <w:rsid w:val="00C45AC4"/>
    <w:rsid w:val="00C51853"/>
    <w:rsid w:val="00C51AD5"/>
    <w:rsid w:val="00C55D30"/>
    <w:rsid w:val="00C562CB"/>
    <w:rsid w:val="00C56751"/>
    <w:rsid w:val="00C56B88"/>
    <w:rsid w:val="00C61950"/>
    <w:rsid w:val="00C62723"/>
    <w:rsid w:val="00C719A6"/>
    <w:rsid w:val="00C737E2"/>
    <w:rsid w:val="00C74AC7"/>
    <w:rsid w:val="00C75566"/>
    <w:rsid w:val="00C808A3"/>
    <w:rsid w:val="00C8643B"/>
    <w:rsid w:val="00C868AB"/>
    <w:rsid w:val="00C906BD"/>
    <w:rsid w:val="00C90F67"/>
    <w:rsid w:val="00C94742"/>
    <w:rsid w:val="00C94883"/>
    <w:rsid w:val="00C9622C"/>
    <w:rsid w:val="00C96585"/>
    <w:rsid w:val="00C971BA"/>
    <w:rsid w:val="00CA11C9"/>
    <w:rsid w:val="00CA3A93"/>
    <w:rsid w:val="00CA586C"/>
    <w:rsid w:val="00CA5EDF"/>
    <w:rsid w:val="00CA7C8D"/>
    <w:rsid w:val="00CB565C"/>
    <w:rsid w:val="00CB5A24"/>
    <w:rsid w:val="00CB7C87"/>
    <w:rsid w:val="00CC1499"/>
    <w:rsid w:val="00CC2BEC"/>
    <w:rsid w:val="00CC2F2E"/>
    <w:rsid w:val="00CC4797"/>
    <w:rsid w:val="00CD5601"/>
    <w:rsid w:val="00CD7E38"/>
    <w:rsid w:val="00CE1537"/>
    <w:rsid w:val="00CE1987"/>
    <w:rsid w:val="00CE1CFC"/>
    <w:rsid w:val="00CE366F"/>
    <w:rsid w:val="00CF5D04"/>
    <w:rsid w:val="00CF6818"/>
    <w:rsid w:val="00D00C4B"/>
    <w:rsid w:val="00D03B4C"/>
    <w:rsid w:val="00D040CD"/>
    <w:rsid w:val="00D06C6D"/>
    <w:rsid w:val="00D1002D"/>
    <w:rsid w:val="00D1272D"/>
    <w:rsid w:val="00D138A8"/>
    <w:rsid w:val="00D15E4F"/>
    <w:rsid w:val="00D218C7"/>
    <w:rsid w:val="00D25035"/>
    <w:rsid w:val="00D27A37"/>
    <w:rsid w:val="00D3061D"/>
    <w:rsid w:val="00D37088"/>
    <w:rsid w:val="00D40D8E"/>
    <w:rsid w:val="00D40F03"/>
    <w:rsid w:val="00D47F97"/>
    <w:rsid w:val="00D564AF"/>
    <w:rsid w:val="00D6055F"/>
    <w:rsid w:val="00D60C25"/>
    <w:rsid w:val="00D64F4E"/>
    <w:rsid w:val="00D76284"/>
    <w:rsid w:val="00D82FB5"/>
    <w:rsid w:val="00D8330B"/>
    <w:rsid w:val="00D856D5"/>
    <w:rsid w:val="00D902D2"/>
    <w:rsid w:val="00D90CE2"/>
    <w:rsid w:val="00DA29F2"/>
    <w:rsid w:val="00DA3184"/>
    <w:rsid w:val="00DA552C"/>
    <w:rsid w:val="00DA61A2"/>
    <w:rsid w:val="00DA6CCA"/>
    <w:rsid w:val="00DB0CE2"/>
    <w:rsid w:val="00DB376F"/>
    <w:rsid w:val="00DB7BB8"/>
    <w:rsid w:val="00DC1FB4"/>
    <w:rsid w:val="00DC2D85"/>
    <w:rsid w:val="00DC3802"/>
    <w:rsid w:val="00DC79C2"/>
    <w:rsid w:val="00DD13C1"/>
    <w:rsid w:val="00DD3B63"/>
    <w:rsid w:val="00DD7778"/>
    <w:rsid w:val="00DE2981"/>
    <w:rsid w:val="00DF057D"/>
    <w:rsid w:val="00DF17B2"/>
    <w:rsid w:val="00DF57C0"/>
    <w:rsid w:val="00DF683A"/>
    <w:rsid w:val="00DF7892"/>
    <w:rsid w:val="00DF7C85"/>
    <w:rsid w:val="00DF7D2E"/>
    <w:rsid w:val="00E01F09"/>
    <w:rsid w:val="00E02AC2"/>
    <w:rsid w:val="00E039D3"/>
    <w:rsid w:val="00E06E84"/>
    <w:rsid w:val="00E11E5E"/>
    <w:rsid w:val="00E16D22"/>
    <w:rsid w:val="00E177C2"/>
    <w:rsid w:val="00E17FA4"/>
    <w:rsid w:val="00E20E2B"/>
    <w:rsid w:val="00E2127D"/>
    <w:rsid w:val="00E2165C"/>
    <w:rsid w:val="00E21963"/>
    <w:rsid w:val="00E30444"/>
    <w:rsid w:val="00E30B10"/>
    <w:rsid w:val="00E354ED"/>
    <w:rsid w:val="00E518FF"/>
    <w:rsid w:val="00E56417"/>
    <w:rsid w:val="00E56976"/>
    <w:rsid w:val="00E64B08"/>
    <w:rsid w:val="00E668D0"/>
    <w:rsid w:val="00E72ACC"/>
    <w:rsid w:val="00E80432"/>
    <w:rsid w:val="00E82923"/>
    <w:rsid w:val="00E8412E"/>
    <w:rsid w:val="00E84456"/>
    <w:rsid w:val="00E86C46"/>
    <w:rsid w:val="00E91801"/>
    <w:rsid w:val="00E93CB7"/>
    <w:rsid w:val="00EA09AD"/>
    <w:rsid w:val="00EA09FE"/>
    <w:rsid w:val="00EA466C"/>
    <w:rsid w:val="00EA4F02"/>
    <w:rsid w:val="00EA5AF6"/>
    <w:rsid w:val="00EB0E7C"/>
    <w:rsid w:val="00EB2D98"/>
    <w:rsid w:val="00EB5249"/>
    <w:rsid w:val="00EC03D1"/>
    <w:rsid w:val="00EC4B07"/>
    <w:rsid w:val="00EC5090"/>
    <w:rsid w:val="00EC5225"/>
    <w:rsid w:val="00EC79A1"/>
    <w:rsid w:val="00ED015F"/>
    <w:rsid w:val="00ED0910"/>
    <w:rsid w:val="00ED50E6"/>
    <w:rsid w:val="00ED5BB3"/>
    <w:rsid w:val="00ED6F25"/>
    <w:rsid w:val="00ED7721"/>
    <w:rsid w:val="00EE38B5"/>
    <w:rsid w:val="00EE4745"/>
    <w:rsid w:val="00EE5F75"/>
    <w:rsid w:val="00EE6A3F"/>
    <w:rsid w:val="00EE7CD0"/>
    <w:rsid w:val="00EF4022"/>
    <w:rsid w:val="00EF73CF"/>
    <w:rsid w:val="00F01DAC"/>
    <w:rsid w:val="00F05A9B"/>
    <w:rsid w:val="00F10EF4"/>
    <w:rsid w:val="00F130C9"/>
    <w:rsid w:val="00F15336"/>
    <w:rsid w:val="00F16883"/>
    <w:rsid w:val="00F17E47"/>
    <w:rsid w:val="00F210E9"/>
    <w:rsid w:val="00F23E96"/>
    <w:rsid w:val="00F24498"/>
    <w:rsid w:val="00F2512A"/>
    <w:rsid w:val="00F258C1"/>
    <w:rsid w:val="00F331A9"/>
    <w:rsid w:val="00F42A66"/>
    <w:rsid w:val="00F42C19"/>
    <w:rsid w:val="00F51436"/>
    <w:rsid w:val="00F51BED"/>
    <w:rsid w:val="00F6004E"/>
    <w:rsid w:val="00F709DF"/>
    <w:rsid w:val="00F74CAE"/>
    <w:rsid w:val="00F7648F"/>
    <w:rsid w:val="00F80CDE"/>
    <w:rsid w:val="00F81EF9"/>
    <w:rsid w:val="00F85540"/>
    <w:rsid w:val="00F85D15"/>
    <w:rsid w:val="00F86526"/>
    <w:rsid w:val="00F923B9"/>
    <w:rsid w:val="00F93E3B"/>
    <w:rsid w:val="00F93F71"/>
    <w:rsid w:val="00F97025"/>
    <w:rsid w:val="00FA1318"/>
    <w:rsid w:val="00FA1587"/>
    <w:rsid w:val="00FB2BB7"/>
    <w:rsid w:val="00FB61DB"/>
    <w:rsid w:val="00FB6D19"/>
    <w:rsid w:val="00FC559A"/>
    <w:rsid w:val="00FD2799"/>
    <w:rsid w:val="00FD4EAB"/>
    <w:rsid w:val="00FD5C09"/>
    <w:rsid w:val="00FE4BF5"/>
    <w:rsid w:val="00FE5BB5"/>
    <w:rsid w:val="00FE62DE"/>
    <w:rsid w:val="00FE6DA1"/>
    <w:rsid w:val="00FE7046"/>
    <w:rsid w:val="00FE7C64"/>
    <w:rsid w:val="00FF3E15"/>
    <w:rsid w:val="00FF69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DD5A344"/>
  <w15:docId w15:val="{BB9B74C3-B339-4382-A5D8-75E7697F00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16B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6B2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16B2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6B2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16B2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16B27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16B27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B621B4"/>
  </w:style>
  <w:style w:type="paragraph" w:styleId="Header">
    <w:name w:val="header"/>
    <w:basedOn w:val="Normal"/>
    <w:link w:val="HeaderChar"/>
    <w:uiPriority w:val="99"/>
    <w:unhideWhenUsed/>
    <w:rsid w:val="00B621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21B4"/>
  </w:style>
  <w:style w:type="paragraph" w:styleId="Footer">
    <w:name w:val="footer"/>
    <w:basedOn w:val="Normal"/>
    <w:link w:val="FooterChar"/>
    <w:uiPriority w:val="99"/>
    <w:unhideWhenUsed/>
    <w:rsid w:val="00B621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21B4"/>
  </w:style>
  <w:style w:type="character" w:styleId="CommentReference">
    <w:name w:val="annotation reference"/>
    <w:basedOn w:val="DefaultParagraphFont"/>
    <w:uiPriority w:val="99"/>
    <w:semiHidden/>
    <w:unhideWhenUsed/>
    <w:rsid w:val="004E09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E09D6"/>
    <w:pPr>
      <w:spacing w:after="200"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E09D6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2B86"/>
    <w:pPr>
      <w:spacing w:after="160"/>
    </w:pPr>
    <w:rPr>
      <w:b/>
      <w:bCs/>
      <w:lang w:val="en-AU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2B86"/>
    <w:rPr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D3061D"/>
    <w:pPr>
      <w:spacing w:after="0" w:line="240" w:lineRule="auto"/>
      <w:ind w:left="720"/>
    </w:pPr>
    <w:rPr>
      <w:rFonts w:ascii="Times New Roman" w:hAnsi="Times New Roman" w:cs="Times New Roman"/>
      <w:sz w:val="24"/>
      <w:szCs w:val="24"/>
      <w:lang w:eastAsia="en-AU"/>
    </w:rPr>
  </w:style>
  <w:style w:type="table" w:styleId="TableGrid">
    <w:name w:val="Table Grid"/>
    <w:basedOn w:val="TableNormal"/>
    <w:uiPriority w:val="39"/>
    <w:rsid w:val="00D40F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168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7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99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3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3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28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47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53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98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65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02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18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1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90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12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21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0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15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29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048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06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5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34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40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52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34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67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2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82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698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748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64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3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96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A60C9B-3934-48BE-9884-4FC207C821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5</Pages>
  <Words>3183</Words>
  <Characters>18146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212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tkins</dc:creator>
  <cp:keywords/>
  <dc:description/>
  <cp:lastModifiedBy>Ewa Szymlek-Gay</cp:lastModifiedBy>
  <cp:revision>3</cp:revision>
  <cp:lastPrinted>2015-09-28T01:42:00Z</cp:lastPrinted>
  <dcterms:created xsi:type="dcterms:W3CDTF">2015-09-28T01:41:00Z</dcterms:created>
  <dcterms:modified xsi:type="dcterms:W3CDTF">2015-09-28T02:59:00Z</dcterms:modified>
</cp:coreProperties>
</file>